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Eric R. Scott, Ji-Peng Wei, Xin Li, Colin M. Orians</w:t>
      </w:r>
    </w:p>
    <w:p w14:paraId="4E530EEA" w14:textId="70F3666E" w:rsidR="00C67A19" w:rsidRDefault="001408E7" w:rsidP="001408E7">
      <w:pPr>
        <w:pStyle w:val="Heading1"/>
      </w:pPr>
      <w:r>
        <w:t>Abstract</w:t>
      </w:r>
    </w:p>
    <w:p w14:paraId="44AD7615" w14:textId="0A347181" w:rsidR="001408E7" w:rsidRPr="001408E7" w:rsidRDefault="001408E7" w:rsidP="001408E7">
      <w:r>
        <w:t>(to write)</w:t>
      </w:r>
    </w:p>
    <w:p w14:paraId="5F1F7227" w14:textId="0F9415D8" w:rsidR="00683D63" w:rsidRDefault="00C67A19" w:rsidP="001408E7">
      <w:pPr>
        <w:pStyle w:val="Heading1"/>
        <w:spacing w:line="480" w:lineRule="auto"/>
      </w:pPr>
      <w:r>
        <w:t>Introduction</w:t>
      </w:r>
    </w:p>
    <w:p w14:paraId="2F6CE71A" w14:textId="3CFE2462" w:rsidR="00C772A4" w:rsidRDefault="00727FD8" w:rsidP="001408E7">
      <w:pPr>
        <w:spacing w:line="480" w:lineRule="auto"/>
        <w:ind w:firstLine="720"/>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63F0599A" w14:textId="55C14FCD" w:rsidR="00C772A4" w:rsidRDefault="00C772A4" w:rsidP="001408E7">
      <w:pPr>
        <w:spacing w:line="480" w:lineRule="auto"/>
        <w:ind w:firstLine="720"/>
      </w:pPr>
      <w:r>
        <w:t xml:space="preserve">Many studies of climate effects on insect herbivore populations focus on trends across multiple years.  However, within-season climate variability can have important effects on insect abundance. For example, favorable conditions early in the season may have a greater effect on populations of multivoltine insects than favorable conditions late in the season due to compounding effects over time. For example, in bumblebees (which can be considered effectively multivoltine), a pulse of resources early in the season results in larger colony sizes </w:t>
      </w:r>
      <w:r>
        <w:lastRenderedPageBreak/>
        <w:t xml:space="preserve">and greater reproductive output compared to a similar pulse later in the season </w:t>
      </w:r>
      <w:commentRangeStart w:id="0"/>
      <w:r>
        <w:fldChar w:fldCharType="begin" w:fldLock="1"/>
      </w:r>
      <w:r>
        <w:instrText>ADDIN CSL_CITATION {"citationItems":[{"id":"ITEM-1","itemData":{"DOI":"10.1007/s00442-019-04472-3","ISSN":"0029-8549","abstract":"The temporal distribution of resources is an important aspect of habitat quality that can substantially impact population suc- cess. Although it is widely accepted that floral resources directly influence wild bee population sizes, we lack experimental data evaluating how resource availability affects colony growth via demographic mechanisms. To achieve this, we tracked marked individuals in bumble bee (Bombus vosnesenskii) colonies to evaluate whether worker survival and reproduction responded to experimentally elevated forage early in colony development. Specifically, we assessed the effect of early resource environment on worker and sexual offspring production, and the survival and body size of individual workers. We also assessed whether responses of colonies differed when exposed to higher or lower resource environments at a relatively smaller (~ 10 workers) or larger (~ 20 workers) size. Resource supplementation always resulted in greater total offspring and male production; however, the influence of supplementation on worker production and quality depended on colony size at the start of supplementation. Among colonies that were initially smaller, colonies that were supplemented produced fewer but larger bodied and longer lived workers compared to control counterparts. Among colonies that were initially larger, colonies that were supplemented produced more workers than corresponding controls, but without changes to worker quality. Collectively, these results provide clear experimental evidence that greater resource availability early in colony development increases overall productivity, and indicate that colonies may pursue different allocation strategies in response to the resource environment, investing in more or better workers.","author":[{"dropping-particle":"","family":"Malfi","given":"Rosemary L.","non-dropping-particle":"","parse-names":false,"suffix":""},{"dropping-particle":"","family":"Crone","given":"Elizabeth","non-dropping-particle":"","parse-names":false,"suffix":""},{"dropping-particle":"","family":"Williams","given":"Neal","non-dropping-particle":"","parse-names":false,"suffix":""}],"container-title":"Oecologia","id":"ITEM-1","issue":"2","issued":{"date-parts":[["2019","10","5"]]},"page":"377-388","publisher":"Springer Science and Business Media LLC","title":"Demographic benefits of early season resources for bumble bee (B. vosnesenskii) colonies","type":"article-journal","volume":"191"},"uris":["http://www.mendeley.com/documents/?uuid=a28fe24e-c2b3-31b3-a452-08747888c247"]}],"mendeley":{"formattedCitation":"(Malfi et al., 2019)","plainTextFormattedCitation":"(Malfi et al., 2019)","previouslyFormattedCitation":"(Malfi et al., 2019)"},"properties":{"noteIndex":0},"schema":"https://github.com/citation-style-language/schema/raw/master/csl-citation.json"}</w:instrText>
      </w:r>
      <w:r>
        <w:fldChar w:fldCharType="separate"/>
      </w:r>
      <w:r w:rsidRPr="00DB4538">
        <w:rPr>
          <w:noProof/>
        </w:rPr>
        <w:t>(Malfi et al., 2019)</w:t>
      </w:r>
      <w:r>
        <w:fldChar w:fldCharType="end"/>
      </w:r>
      <w:commentRangeEnd w:id="0"/>
      <w:r>
        <w:rPr>
          <w:rStyle w:val="CommentReference"/>
        </w:rPr>
        <w:commentReference w:id="0"/>
      </w:r>
      <w:r>
        <w:t xml:space="preserve">. Within-season climate variability can also influence insect populations independently of yearly increases in mean temperature.  For example, infestation severity on crops by the migratory, multivoltine, polyphagous crop pest, </w:t>
      </w:r>
      <w:r>
        <w:rPr>
          <w:i/>
          <w:iCs/>
        </w:rPr>
        <w:t xml:space="preserve">Empoasca </w:t>
      </w:r>
      <w:proofErr w:type="spellStart"/>
      <w:r>
        <w:rPr>
          <w:i/>
          <w:iCs/>
        </w:rPr>
        <w:t>fabae</w:t>
      </w:r>
      <w:proofErr w:type="spellEnd"/>
      <w:r>
        <w:t xml:space="preserve"> is more dependent on within-season temperatures than on advancing phenology due to warming </w:t>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p>
    <w:p w14:paraId="4D845942" w14:textId="7FEA8B56" w:rsidR="00802138" w:rsidRDefault="00630D1D" w:rsidP="001408E7">
      <w:pPr>
        <w:spacing w:line="480" w:lineRule="auto"/>
        <w:ind w:firstLine="720"/>
      </w:pPr>
      <w:r>
        <w:t xml:space="preserve">Because insects are poikilotherms, </w:t>
      </w:r>
      <w:r w:rsidR="00B37D72">
        <w:t>changes in temperature are likely</w:t>
      </w:r>
      <w:r w:rsidR="00B70D84">
        <w:t xml:space="preserve"> </w:t>
      </w:r>
      <w:r w:rsidR="00B37D72">
        <w:t xml:space="preserve">to effect </w:t>
      </w:r>
      <w:r w:rsidR="00B70D84">
        <w:t xml:space="preserve">insects most directly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8C32EB">
        <w:t>A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Bebber et al., 2013; Macgregor et 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Multivoltine insects in particular </w:t>
      </w:r>
      <w:r w:rsidR="002F0F7B">
        <w:t xml:space="preserve">may </w:t>
      </w:r>
      <w:r w:rsidR="00272011">
        <w:t xml:space="preserve">benefit from warming, as </w:t>
      </w:r>
      <w:r w:rsidR="008C32EB">
        <w:t>faster development and longer growing seasons allow for more generations</w:t>
      </w:r>
      <w:r w:rsidR="00272011">
        <w:t xml:space="preserve"> and greater potential population growth</w:t>
      </w:r>
      <w:r w:rsidR="002F0F7B">
        <w:t xml:space="preserve"> </w:t>
      </w:r>
      <w:r w:rsidR="002F0F7B">
        <w:fldChar w:fldCharType="begin" w:fldLock="1"/>
      </w:r>
      <w:r w:rsidR="00C772A4">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rsidR="002F0F7B">
        <w:fldChar w:fldCharType="separate"/>
      </w:r>
      <w:r w:rsidR="00C772A4" w:rsidRPr="00C772A4">
        <w:rPr>
          <w:noProof/>
        </w:rPr>
        <w:t>(Bale et al., 2002; Kerr et al., 2019; Macgregor et al., 2019; Tobin et al., 2008)</w:t>
      </w:r>
      <w:r w:rsidR="002F0F7B">
        <w:fldChar w:fldCharType="end"/>
      </w:r>
      <w:r w:rsidR="00272011">
        <w:t>.</w:t>
      </w:r>
      <w:r w:rsidR="008C32EB">
        <w:t xml:space="preserve"> </w:t>
      </w:r>
    </w:p>
    <w:p w14:paraId="7D36A52B" w14:textId="1442B8A9" w:rsidR="00727FD8" w:rsidRDefault="00727FD8" w:rsidP="001408E7">
      <w:pPr>
        <w:spacing w:line="480" w:lineRule="auto"/>
        <w:ind w:firstLine="720"/>
      </w:pPr>
      <w:r>
        <w:t>Changes in precipitation</w:t>
      </w:r>
      <w:r w:rsidR="00B70D84">
        <w:t>, on the other hand,</w:t>
      </w:r>
      <w:r w:rsidR="00C772A4">
        <w:t xml:space="preserve"> are less uniform across the glob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Hot,</w:t>
      </w:r>
      <w:r w:rsidR="000F4814">
        <w:t xml:space="preserve"> dry conditions </w:t>
      </w:r>
      <w:r w:rsidR="00802138">
        <w:t>can</w:t>
      </w:r>
      <w:r w:rsidR="000F4814">
        <w:t xml:space="preserve"> lead </w:t>
      </w:r>
      <w:r w:rsidR="000F4814">
        <w:lastRenderedPageBreak/>
        <w:t>to increases in insect mortality due to</w:t>
      </w:r>
      <w:r>
        <w:t xml:space="preserve"> desiccation</w:t>
      </w:r>
      <w:r w:rsidR="000F4814">
        <w:t>,</w:t>
      </w:r>
      <w:r>
        <w:t xml:space="preserve"> </w:t>
      </w:r>
      <w:r w:rsidR="000F4814">
        <w:t>so in dry habitats,</w:t>
      </w:r>
      <w:r>
        <w:t xml:space="preserve"> increase</w:t>
      </w:r>
      <w:r w:rsidR="003B7CA8">
        <w:t>d</w:t>
      </w:r>
      <w:r>
        <w:t xml:space="preserve"> precipitation may result in increases in herbivore populations </w:t>
      </w:r>
      <w:commentRangeStart w:id="1"/>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commentRangeEnd w:id="1"/>
      <w:r w:rsidR="00187372">
        <w:rPr>
          <w:rStyle w:val="CommentReference"/>
        </w:rPr>
        <w:commentReference w:id="1"/>
      </w:r>
      <w:r>
        <w:t xml:space="preserve">. </w:t>
      </w:r>
      <w:r w:rsidR="000F4814">
        <w:t>However, 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77BF8C40" w:rsidR="00633DAF" w:rsidRDefault="00633DAF" w:rsidP="001408E7">
      <w:pPr>
        <w:spacing w:line="480" w:lineRule="auto"/>
        <w:ind w:firstLine="720"/>
      </w:pPr>
      <w:r>
        <w:t xml:space="preserve">The temperature optima of plants and their insect herbivores differ </w:t>
      </w:r>
      <w:r>
        <w:fldChar w:fldCharType="begin" w:fldLock="1"/>
      </w:r>
      <w:r w:rsidR="00DB453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Pr="00633DAF">
        <w:rPr>
          <w:noProof/>
        </w:rPr>
        <w:t>(Berggren et al., 2009)</w:t>
      </w:r>
      <w:r>
        <w:fldChar w:fldCharType="end"/>
      </w:r>
      <w:r>
        <w:t xml:space="preserve">. Insects are predicted to benefit more from high temperatures than plants due to plants experiencing photorespiration at high temperatures. </w:t>
      </w:r>
      <w:r w:rsidR="00464C81">
        <w:t>Temperature can</w:t>
      </w:r>
      <w:r w:rsidR="00802138">
        <w:t xml:space="preserve"> also alter effective herbivore density</w:t>
      </w:r>
      <w:r w:rsidR="00C772A4">
        <w:t xml:space="preserve">, that is, </w:t>
      </w:r>
      <w:r>
        <w:t>the</w:t>
      </w:r>
      <w:r w:rsidR="00464C81">
        <w:t xml:space="preserve"> relative growth rate of plants and insect</w:t>
      </w:r>
      <w:r>
        <w:t xml:space="preserve"> herbivore</w:t>
      </w:r>
      <w:r w:rsidR="00802138">
        <w:t xml:space="preserve"> populations</w:t>
      </w:r>
      <w:r w:rsidR="00464C81">
        <w:t xml:space="preserve">. </w:t>
      </w:r>
      <w:r w:rsidR="00802138">
        <w:t>For example, i</w:t>
      </w:r>
      <w:r w:rsidR="00464C81">
        <w:t xml:space="preserve">f host plant growth is </w:t>
      </w:r>
      <w:r w:rsidR="00C772A4">
        <w:t xml:space="preserve">too </w:t>
      </w:r>
      <w:r w:rsidR="00464C81">
        <w:t xml:space="preserve">slow due to cold temperatures, or if leaf </w:t>
      </w:r>
      <w:r>
        <w:t>maturation</w:t>
      </w:r>
      <w:r w:rsidR="00464C81">
        <w:t xml:space="preserve"> is too fast due to high temperatures, </w:t>
      </w:r>
      <w:r w:rsidR="00802138">
        <w:t>the relative herbivore density (insects per young leaf)</w:t>
      </w:r>
      <w:r w:rsidR="00C772A4">
        <w:t xml:space="preserve"> may increase,</w:t>
      </w:r>
      <w:r w:rsidR="00802138">
        <w:t xml:space="preserve"> and </w:t>
      </w:r>
      <w:r w:rsidR="00464C81">
        <w:t xml:space="preserve">there may not be enough young leaf tissue to support herbivores </w:t>
      </w:r>
      <w:r w:rsidR="00464C8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464C81">
        <w:fldChar w:fldCharType="separate"/>
      </w:r>
      <w:r w:rsidR="00464C81" w:rsidRPr="00464C81">
        <w:rPr>
          <w:noProof/>
        </w:rPr>
        <w:t>(Bale et al., 2002)</w:t>
      </w:r>
      <w:r w:rsidR="00464C81">
        <w:fldChar w:fldCharType="end"/>
      </w:r>
      <w:r w:rsidR="00464C81">
        <w:t>.</w:t>
      </w:r>
    </w:p>
    <w:p w14:paraId="5AD29DE4" w14:textId="1238890D" w:rsidR="00F518D4" w:rsidRDefault="00C772A4" w:rsidP="001408E7">
      <w:pPr>
        <w:spacing w:line="480" w:lineRule="auto"/>
        <w:ind w:firstLine="720"/>
      </w:pPr>
      <w:r>
        <w:t>[</w:t>
      </w:r>
      <w:r w:rsidR="00892350">
        <w:t xml:space="preserve">sentences about how </w:t>
      </w:r>
      <w:r>
        <w:t>insect</w:t>
      </w:r>
      <w:r w:rsidR="00892350">
        <w:t xml:space="preserve"> herbivory</w:t>
      </w:r>
      <w:r>
        <w:t xml:space="preserve"> not only </w:t>
      </w:r>
      <w:r w:rsidR="00892350">
        <w:t>effects plants</w:t>
      </w:r>
      <w:r>
        <w:t xml:space="preserve"> through consumptive effects, but also </w:t>
      </w:r>
      <w:r w:rsidR="00892350">
        <w:t>through induced changes in metabolite profiles</w:t>
      </w:r>
      <w:r>
        <w:t xml:space="preserve">]. </w:t>
      </w:r>
      <w:r w:rsidR="00F518D4">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rsidR="00F518D4">
        <w:t xml:space="preserve"> One strategy unique to tea originates in northern Taiwan and involves farmers allowing and encouraging </w:t>
      </w:r>
      <w:r>
        <w:t xml:space="preserve">damage by the </w:t>
      </w:r>
      <w:r w:rsidR="00F518D4">
        <w:t>tea green leafhopper (</w:t>
      </w:r>
      <w:r w:rsidR="00F518D4" w:rsidRPr="006D7D16">
        <w:rPr>
          <w:i/>
          <w:iCs/>
        </w:rPr>
        <w:t>Empoasca onukii</w:t>
      </w:r>
      <w:r w:rsidR="00F518D4">
        <w:t>)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rsidR="00F518D4">
        <w:t xml:space="preserve">.  </w:t>
      </w:r>
      <w:r w:rsidR="00F518D4" w:rsidRPr="006D7D16">
        <w:rPr>
          <w:i/>
          <w:iCs/>
        </w:rPr>
        <w:t>E. onukii</w:t>
      </w:r>
      <w:r w:rsidR="006D7D16">
        <w:t xml:space="preserve">, like other </w:t>
      </w:r>
      <w:r w:rsidR="006D7D16" w:rsidRPr="006D7D16">
        <w:rPr>
          <w:i/>
          <w:iCs/>
        </w:rPr>
        <w:t>Empoasca</w:t>
      </w:r>
      <w:r w:rsidR="006D7D16">
        <w:t xml:space="preserve"> </w:t>
      </w:r>
      <w:r w:rsidR="006D7D16">
        <w:lastRenderedPageBreak/>
        <w:t>species,</w:t>
      </w:r>
      <w:r w:rsidR="00F518D4">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F518D4" w:rsidRPr="006D7D16">
        <w:rPr>
          <w:i/>
          <w:iCs/>
        </w:rPr>
        <w:t>E. onukii</w:t>
      </w:r>
      <w:r w:rsidR="00F518D4">
        <w:t xml:space="preserve"> is generally considered a pest and can reduce tea yields up to 20%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9824AF">
        <w:t>.</w:t>
      </w:r>
      <w:r w:rsidR="00F518D4">
        <w:t xml:space="preserve"> However, </w:t>
      </w:r>
      <w:r>
        <w:t>in late summer when tea quality generally declines,</w:t>
      </w:r>
      <w:r w:rsidR="00F518D4">
        <w:t xml:space="preserve"> </w:t>
      </w:r>
      <w:r w:rsidR="00F518D4" w:rsidRPr="00C772A4">
        <w:rPr>
          <w:i/>
          <w:iCs/>
        </w:rPr>
        <w:t>E. onukii</w:t>
      </w:r>
      <w:r w:rsidR="00F518D4">
        <w:t xml:space="preserve"> infestations </w:t>
      </w:r>
      <w:r>
        <w:t xml:space="preserve">can be beneficial to some tea farmers </w:t>
      </w:r>
      <w:r w:rsidR="00F518D4">
        <w:t>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rsidR="00F518D4">
        <w:t xml:space="preserve">. </w:t>
      </w:r>
      <w:r w:rsidR="00F518D4" w:rsidRPr="00C772A4">
        <w:rPr>
          <w:i/>
          <w:iCs/>
        </w:rPr>
        <w:t>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t xml:space="preserve">, and leafhopper vital rates are influenced by temperature </w:t>
      </w:r>
      <w:r w:rsidR="009824AF">
        <w:fldChar w:fldCharType="begin" w:fldLock="1"/>
      </w:r>
      <w:r w:rsidR="009824AF">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t>.</w:t>
      </w:r>
      <w:r w:rsidR="005859AC">
        <w:t xml:space="preserve"> </w:t>
      </w:r>
      <w:r w:rsidR="002920B0" w:rsidRPr="005859AC">
        <w:t>Therefore</w:t>
      </w:r>
      <w:r w:rsidR="002920B0">
        <w:t xml:space="preserve">, there is the potential for within-season climate </w:t>
      </w:r>
      <w:r>
        <w:t>variability</w:t>
      </w:r>
      <w:r w:rsidR="002920B0">
        <w:t xml:space="preserve"> to have an impact on leafhopper population.  In addition, climate may affect shoot growth of tea plants.  Young shoots are not only the unit of harvest, but also the preferred feeding sites for </w:t>
      </w:r>
      <w:r w:rsidR="002920B0" w:rsidRPr="00C772A4">
        <w:rPr>
          <w:i/>
          <w:iCs/>
        </w:rPr>
        <w:t>E. onukii</w:t>
      </w:r>
      <w:r w:rsidR="002920B0">
        <w:t xml:space="preserve"> (</w:t>
      </w:r>
      <w:commentRangeStart w:id="2"/>
      <w:r w:rsidR="002920B0">
        <w:t>citation</w:t>
      </w:r>
      <w:commentRangeEnd w:id="2"/>
      <w:r w:rsidR="001408E7">
        <w:rPr>
          <w:rStyle w:val="CommentReference"/>
        </w:rPr>
        <w:commentReference w:id="2"/>
      </w:r>
      <w:r w:rsidR="002920B0">
        <w:t xml:space="preserve">), so changes in shoot elongation must be considered together with </w:t>
      </w:r>
      <w:r w:rsidR="002920B0" w:rsidRPr="00C772A4">
        <w:rPr>
          <w:i/>
          <w:iCs/>
        </w:rPr>
        <w:t>E. onukii</w:t>
      </w:r>
      <w:r w:rsidR="002920B0">
        <w:t xml:space="preserve"> </w:t>
      </w:r>
      <w:r>
        <w:t>population</w:t>
      </w:r>
      <w:r w:rsidR="002920B0">
        <w:t xml:space="preserve"> in order to understand changes in functional density.</w:t>
      </w:r>
    </w:p>
    <w:p w14:paraId="5A84DE40" w14:textId="062F1676"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se as potentially lagged responses to temperature and precipitation.</w:t>
      </w:r>
    </w:p>
    <w:p w14:paraId="370E1275" w14:textId="4519F335" w:rsidR="00C67A19" w:rsidRDefault="00C67A19" w:rsidP="001408E7">
      <w:pPr>
        <w:pStyle w:val="Heading1"/>
        <w:spacing w:line="480" w:lineRule="auto"/>
      </w:pPr>
      <w:r>
        <w:t>Materials and Methods</w:t>
      </w:r>
    </w:p>
    <w:p w14:paraId="44168D29" w14:textId="2DC49AA4"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lastRenderedPageBreak/>
        <w:t>Two adjacent fields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 xml:space="preserve">plants chosen randomly </w:t>
      </w:r>
      <w:commentRangeStart w:id="3"/>
      <w:r w:rsidR="006872B9">
        <w:rPr>
          <w:rFonts w:ascii="Helvetica Neue" w:hAnsi="Helvetica Neue" w:cs="Helvetica Neue"/>
          <w:color w:val="000000"/>
          <w:sz w:val="22"/>
          <w:szCs w:val="22"/>
        </w:rPr>
        <w:t>by using a random number generator to create combinations of row number and % distance into the row from the road to the edge of the field</w:t>
      </w:r>
      <w:commentRangeEnd w:id="3"/>
      <w:r w:rsidR="00591741">
        <w:rPr>
          <w:rStyle w:val="CommentReference"/>
        </w:rPr>
        <w:commentReference w:id="3"/>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apical meristem of 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 but switched to counting 50 leaves 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CB15D5">
        <w:rPr>
          <w:rFonts w:ascii="Helvetica Neue" w:hAnsi="Helvetica Neue" w:cs="Helvetica Neue"/>
          <w:color w:val="000000"/>
          <w:sz w:val="22"/>
          <w:szCs w:val="22"/>
        </w:rPr>
        <w:t xml:space="preserve">We allowed the tea farm to operate as usual in these fields and they were harvested several times during the experiment. Field A was harvested on June 28, July 8, and July 22.  Field B was harvested on June 8, July 13, and July 24. Each combination of field and 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experienced a unique weather history and is treated like a blocking factor.</w:t>
      </w:r>
    </w:p>
    <w:p w14:paraId="04222161" w14:textId="065A5294"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Each day, the length of the shoot was measured from the node immediately above the label to the shoot tip. When harvested, tea pickers pluck two leaves and a bud and pluck all tea plants in the field,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once per harvest to use as a covariate.</w:t>
      </w:r>
      <w:r w:rsidR="00591741">
        <w:rPr>
          <w:rFonts w:ascii="Helvetica Neue" w:hAnsi="Helvetica Neue" w:cs="Helvetica Neue"/>
          <w:color w:val="000000"/>
          <w:sz w:val="22"/>
          <w:szCs w:val="22"/>
        </w:rPr>
        <w:t xml:space="preserve"> Because our study began only three days before the harvest of Field B, we excluded this first inter-harvest period from analyses of shoot growth.</w:t>
      </w:r>
    </w:p>
    <w:p w14:paraId="6925BD8D" w14:textId="6CF5206A"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lastRenderedPageBreak/>
        <w:t>A temperature sensor and datalogger (</w:t>
      </w:r>
      <w:r w:rsidR="00591741">
        <w:rPr>
          <w:rFonts w:ascii="Helvetica Neue" w:hAnsi="Helvetica Neue" w:cs="Helvetica Neue"/>
          <w:color w:val="000000"/>
          <w:sz w:val="22"/>
          <w:szCs w:val="22"/>
        </w:rPr>
        <w:t xml:space="preserve">HOBO </w:t>
      </w:r>
      <w:commentRangeStart w:id="4"/>
      <w:r w:rsidR="00591741">
        <w:rPr>
          <w:rFonts w:ascii="Helvetica Neue" w:hAnsi="Helvetica Neue" w:cs="Helvetica Neue"/>
          <w:color w:val="000000"/>
          <w:sz w:val="22"/>
          <w:szCs w:val="22"/>
        </w:rPr>
        <w:t xml:space="preserve">64k </w:t>
      </w:r>
      <w:commentRangeEnd w:id="4"/>
      <w:r w:rsidR="00591741">
        <w:rPr>
          <w:rStyle w:val="CommentReference"/>
        </w:rPr>
        <w:commentReference w:id="4"/>
      </w:r>
      <w:r w:rsidR="00591741">
        <w:rPr>
          <w:rFonts w:ascii="Helvetica Neue" w:hAnsi="Helvetica Neue" w:cs="Helvetica Neue"/>
          <w:color w:val="000000"/>
          <w:sz w:val="22"/>
          <w:szCs w:val="22"/>
        </w:rPr>
        <w:t>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commentRangeStart w:id="5"/>
      <w:r>
        <w:rPr>
          <w:rFonts w:ascii="Helvetica Neue" w:hAnsi="Helvetica Neue" w:cs="Helvetica Neue"/>
          <w:color w:val="000000"/>
          <w:sz w:val="22"/>
          <w:szCs w:val="22"/>
        </w:rPr>
        <w:t xml:space="preserve">Precipitation was measured using a simple </w:t>
      </w:r>
      <w:r w:rsidR="002F62B0">
        <w:rPr>
          <w:rFonts w:ascii="Helvetica Neue" w:hAnsi="Helvetica Neue" w:cs="Helvetica Neue"/>
          <w:color w:val="000000"/>
          <w:sz w:val="22"/>
          <w:szCs w:val="22"/>
        </w:rPr>
        <w:t xml:space="preserve">500 mm </w:t>
      </w:r>
      <w:r>
        <w:rPr>
          <w:rFonts w:ascii="Helvetica Neue" w:hAnsi="Helvetica Neue" w:cs="Helvetica Neue"/>
          <w:color w:val="000000"/>
          <w:sz w:val="22"/>
          <w:szCs w:val="22"/>
        </w:rPr>
        <w:t>rain gauge</w:t>
      </w:r>
      <w:r w:rsidR="00EA0438">
        <w:rPr>
          <w:rFonts w:ascii="Helvetica Neue" w:hAnsi="Helvetica Neue" w:cs="Helvetica Neue"/>
          <w:color w:val="000000"/>
          <w:sz w:val="22"/>
          <w:szCs w:val="22"/>
        </w:rPr>
        <w:t xml:space="preserve"> (model, company, city) between </w:t>
      </w:r>
      <w:r w:rsidR="002F62B0">
        <w:rPr>
          <w:rFonts w:ascii="Helvetica Neue" w:hAnsi="Helvetica Neue" w:cs="Helvetica Neue"/>
          <w:color w:val="000000"/>
          <w:sz w:val="22"/>
          <w:szCs w:val="22"/>
        </w:rPr>
        <w:t>June 20 and July 23</w:t>
      </w:r>
      <w:r w:rsidR="00EA0438">
        <w:rPr>
          <w:rFonts w:ascii="Helvetica Neue" w:hAnsi="Helvetica Neue" w:cs="Helvetica Neue"/>
          <w:color w:val="000000"/>
          <w:sz w:val="22"/>
          <w:szCs w:val="22"/>
        </w:rPr>
        <w:t xml:space="preserve">.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and the weather station data covered a greater time range, so we used the station data for further analyses</w:t>
      </w:r>
      <w:commentRangeEnd w:id="5"/>
      <w:r w:rsidR="00591741">
        <w:rPr>
          <w:rStyle w:val="CommentReference"/>
        </w:rPr>
        <w:commentReference w:id="5"/>
      </w:r>
      <w:r w:rsidR="00CB15D5">
        <w:rPr>
          <w:rFonts w:ascii="Helvetica Neue" w:hAnsi="Helvetica Neue" w:cs="Helvetica Neue"/>
          <w:color w:val="000000"/>
          <w:sz w:val="22"/>
          <w:szCs w:val="22"/>
        </w:rPr>
        <w:t>.</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4078ED6" w14:textId="49ABFA4D" w:rsidR="001C67A8" w:rsidRDefault="00432FBA" w:rsidP="001408E7">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w:t>
      </w:r>
      <w:proofErr w:type="spellStart"/>
      <w:r w:rsidR="002F3098" w:rsidRPr="002F3098">
        <w:rPr>
          <w:noProof/>
        </w:rPr>
        <w:t>Gasparrini</w:t>
      </w:r>
      <w:proofErr w:type="spellEnd"/>
      <w:r w:rsidR="002F3098" w:rsidRPr="002F3098">
        <w:rPr>
          <w:noProof/>
        </w:rPr>
        <w:t xml:space="preserve">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w:t>
      </w:r>
      <w:r w:rsidR="00D42E0C">
        <w:lastRenderedPageBreak/>
        <w:t xml:space="preserve">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proofErr w:type="spellStart"/>
      <w:r w:rsidR="001C67A8">
        <w:t>concurvity</w:t>
      </w:r>
      <w:proofErr w:type="spellEnd"/>
      <w:r w:rsidR="001C67A8">
        <w:t xml:space="preserve"> between the temperature and precipitation cross-basis functions. To avoid unstable estimates, we fit separate models for precipitation and temperature and compared them with AIC to </w:t>
      </w:r>
      <w:r w:rsidR="00BA1AA0">
        <w:t>determine which weather variable better explained the response</w:t>
      </w:r>
      <w:r w:rsidR="00BE5B6B">
        <w:t xml:space="preserve">, but report results of both models. </w:t>
      </w:r>
      <w:r w:rsidR="00D42E0C">
        <w:t>Linear shoot growth rate</w:t>
      </w:r>
      <w:r w:rsidR="002C1DCA">
        <w:t xml:space="preserve">, </w:t>
      </w:r>
      <w:r w:rsidR="002C1DCA">
        <w:rPr>
          <w:i/>
          <w:iCs/>
        </w:rPr>
        <w:t>r</w:t>
      </w:r>
      <w:r w:rsidR="002C1DCA">
        <w:t>,</w:t>
      </w:r>
      <w:r w:rsidR="00D42E0C">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1408E7">
      <w:pPr>
        <w:spacing w:line="480" w:lineRule="auto"/>
      </w:pPr>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14CD9ED7"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2C1DCA">
        <w:rPr>
          <w:i/>
          <w:iCs/>
        </w:rPr>
        <w:t>L</w:t>
      </w:r>
      <w:r w:rsidR="002C1DCA">
        <w:t>, number of leaves sampled per plant.</w:t>
      </w:r>
      <w:r>
        <w:t xml:space="preserve"> </w:t>
      </w:r>
      <w:commentRangeStart w:id="6"/>
      <w:r w:rsidR="002C1DCA">
        <w:t xml:space="preserve">Predictor </w:t>
      </w:r>
      <w:commentRangeEnd w:id="6"/>
      <w:r w:rsidR="00BE5B6B">
        <w:rPr>
          <w:rStyle w:val="CommentReference"/>
        </w:rPr>
        <w:commentReference w:id="6"/>
      </w:r>
      <w:r w:rsidR="002C1DCA">
        <w:t>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383548D2" w14:textId="6032CBF1" w:rsidR="00DC18B8" w:rsidRPr="00310381" w:rsidRDefault="00DC18B8" w:rsidP="001408E7">
      <w:pPr>
        <w:spacing w:line="480" w:lineRule="auto"/>
        <w:ind w:firstLine="720"/>
      </w:pPr>
      <w:r>
        <w:t xml:space="preserve">Penalized cubic regression splines were used for all fixed effects.  Penalization allows splines to approach </w:t>
      </w:r>
      <w:r w:rsidR="00BE5B6B">
        <w:t>linear functions</w:t>
      </w:r>
      <w:r>
        <w:t xml:space="preserve"> when there isn’t support for a more complicated relationship. Effective degrees of freedom (</w:t>
      </w:r>
      <w:proofErr w:type="spellStart"/>
      <w:r>
        <w:t>edf</w:t>
      </w:r>
      <w:proofErr w:type="spellEnd"/>
      <w:r>
        <w:t xml:space="preserve">) represent the complex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B7A806" w14:textId="14B596B8" w:rsidR="0029160F" w:rsidRPr="0029160F" w:rsidRDefault="00C67A19" w:rsidP="001408E7">
      <w:pPr>
        <w:pStyle w:val="Heading1"/>
        <w:spacing w:line="480" w:lineRule="auto"/>
      </w:pPr>
      <w:r>
        <w:t>Results</w:t>
      </w:r>
    </w:p>
    <w:p w14:paraId="42B9F9CD" w14:textId="693AF143" w:rsidR="00EC3709" w:rsidRDefault="00D57425" w:rsidP="001408E7">
      <w:pPr>
        <w:spacing w:line="480" w:lineRule="auto"/>
        <w:ind w:firstLine="720"/>
      </w:pPr>
      <w:r>
        <w:t>For plant growth, the temperature model had a lower AIC than precipitation (</w:t>
      </w:r>
      <w:proofErr w:type="spellStart"/>
      <w:r>
        <w:t>dAIC</w:t>
      </w:r>
      <w:proofErr w:type="spellEnd"/>
      <w:r>
        <w:t xml:space="preserve"> = </w:t>
      </w:r>
      <w:r w:rsidR="00A12923">
        <w:t xml:space="preserve">8.8). </w:t>
      </w:r>
      <w:r w:rsidR="00BF57AD">
        <w:t xml:space="preserve"> Lagged temperature had a significant effect on growth (</w:t>
      </w:r>
      <w:proofErr w:type="spellStart"/>
      <w:r w:rsidR="00BF57AD">
        <w:t>edf</w:t>
      </w:r>
      <w:proofErr w:type="spellEnd"/>
      <w:r w:rsidR="00BF57AD">
        <w:t xml:space="preserve"> = 9.</w:t>
      </w:r>
      <w:r w:rsidR="002C1DCA">
        <w:t>3</w:t>
      </w:r>
      <w:r w:rsidR="00BF57AD">
        <w:t>, p &lt; 0.001). Temperature effects were mostly immediate, with negligible effects of temperature lagged past 5 days (</w:t>
      </w:r>
      <w:r w:rsidR="0029160F">
        <w:t>Fig. 1C</w:t>
      </w:r>
      <w:r w:rsidR="00BF57AD">
        <w:t xml:space="preserve">). </w:t>
      </w:r>
      <w:r w:rsidR="00626C64">
        <w:t xml:space="preserve">Cooler temperatures were detrimental to shoot growth </w:t>
      </w:r>
      <w:r w:rsidR="008E2EDD">
        <w:t xml:space="preserve">with the </w:t>
      </w:r>
      <w:commentRangeStart w:id="7"/>
      <w:r w:rsidR="008E2EDD">
        <w:t xml:space="preserve">lowest predicted growth rate of 0.26 cm/day occurring at 20.1ºC </w:t>
      </w:r>
      <w:commentRangeEnd w:id="7"/>
      <w:r w:rsidR="00BE5B6B">
        <w:rPr>
          <w:rStyle w:val="CommentReference"/>
        </w:rPr>
        <w:commentReference w:id="7"/>
      </w:r>
      <w:r w:rsidR="008E2EDD">
        <w:t>on the day of measurement. H</w:t>
      </w:r>
      <w:r w:rsidR="00626C64">
        <w:t>igher temperatures resulted in increased shoot growth</w:t>
      </w:r>
      <w:r w:rsidR="008E2EDD">
        <w:t xml:space="preserve"> with the highest predicted growth rate of 0.35 cm/day occurring at 27.35ºC on the day of measurement.</w:t>
      </w:r>
      <w:r w:rsidR="000F46FD">
        <w:t xml:space="preserve"> Diameter had a significant, nearly linear </w:t>
      </w:r>
      <w:r w:rsidR="000F46FD">
        <w:lastRenderedPageBreak/>
        <w:t>effect on growth with wider shoots growing faster (</w:t>
      </w:r>
      <w:proofErr w:type="spellStart"/>
      <w:r w:rsidR="000F46FD">
        <w:t>edf</w:t>
      </w:r>
      <w:proofErr w:type="spellEnd"/>
      <w:r w:rsidR="000F46FD">
        <w:t xml:space="preserve"> = 2.6, p &lt; </w:t>
      </w:r>
      <w:proofErr w:type="gramStart"/>
      <w:r w:rsidR="000F46FD">
        <w:t>0.001)(</w:t>
      </w:r>
      <w:proofErr w:type="gramEnd"/>
      <w:r w:rsidR="000F46FD">
        <w:t xml:space="preserve">Fig. 1B). </w:t>
      </w:r>
      <w:r w:rsidR="00BE5B6B">
        <w:t>Number of d</w:t>
      </w:r>
      <w:r w:rsidR="000F46FD">
        <w:t>ay</w:t>
      </w:r>
      <w:r w:rsidR="00BE5B6B">
        <w:t>s</w:t>
      </w:r>
      <w:r w:rsidR="000F46FD">
        <w:t xml:space="preserve"> post</w:t>
      </w:r>
      <w:r w:rsidR="00BE5B6B">
        <w:t>-</w:t>
      </w:r>
      <w:r w:rsidR="000F46FD">
        <w:t>harvest also had a significant effect on growth with the highest growth rate at about day 10 with declining growth after that (</w:t>
      </w:r>
      <w:proofErr w:type="spellStart"/>
      <w:r w:rsidR="000F46FD">
        <w:t>edf</w:t>
      </w:r>
      <w:proofErr w:type="spellEnd"/>
      <w:r w:rsidR="000F46FD">
        <w:t xml:space="preserve"> = 2.8, p = </w:t>
      </w:r>
      <w:proofErr w:type="gramStart"/>
      <w:r w:rsidR="000F46FD">
        <w:t>0.032)(</w:t>
      </w:r>
      <w:proofErr w:type="gramEnd"/>
      <w:r w:rsidR="000F46FD">
        <w:t>Fig. 1A).</w:t>
      </w:r>
    </w:p>
    <w:p w14:paraId="17C2C619" w14:textId="26366F9F" w:rsidR="000D4D46" w:rsidRDefault="000D4D46" w:rsidP="001408E7">
      <w:pPr>
        <w:spacing w:line="480" w:lineRule="auto"/>
      </w:pPr>
    </w:p>
    <w:p w14:paraId="1164E5A1" w14:textId="7518E595" w:rsidR="000D4D46" w:rsidRDefault="000D4D46" w:rsidP="001408E7">
      <w:pPr>
        <w:spacing w:line="480" w:lineRule="auto"/>
      </w:pPr>
      <w:r>
        <w:rPr>
          <w:noProof/>
        </w:rPr>
        <w:drawing>
          <wp:inline distT="0" distB="0" distL="0" distR="0" wp14:anchorId="572C8541" wp14:editId="0C85C1D8">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temp_mult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BCF5558" w14:textId="45D45EC5" w:rsidR="00D80E4D" w:rsidRDefault="00DC18B8" w:rsidP="001408E7">
      <w:pPr>
        <w:spacing w:line="480" w:lineRule="auto"/>
        <w:ind w:left="720"/>
      </w:pPr>
      <w:r>
        <w:t xml:space="preserve">Figure 1. Partial effects plots for </w:t>
      </w:r>
      <w:r w:rsidR="00BE5B6B">
        <w:t>the model of shoot growth including lagged temperature as a predictor</w:t>
      </w:r>
      <w:r>
        <w:t xml:space="preserve">. Given all else is constant, </w:t>
      </w:r>
      <w:r w:rsidR="00CF066A">
        <w:t xml:space="preserve">plots show </w:t>
      </w:r>
      <w:r>
        <w:t>the effect</w:t>
      </w:r>
      <w:r w:rsidR="00BE5B6B">
        <w:t xml:space="preserve"> </w:t>
      </w:r>
      <w:r>
        <w:t>of</w:t>
      </w:r>
      <w:r w:rsidR="00BE5B6B">
        <w:t xml:space="preserve"> number</w:t>
      </w:r>
      <w:r>
        <w:t xml:space="preserve"> days post</w:t>
      </w:r>
      <w:r w:rsidR="00BE5B6B">
        <w:t>-</w:t>
      </w:r>
      <w:r>
        <w:t xml:space="preserve">harvest (A), stem diameter (B), and lagged temperature (C) on shoot growth </w:t>
      </w:r>
      <w:r>
        <w:lastRenderedPageBreak/>
        <w:t>(cm/day).  C is the result of a two-dimensional cross-basis smooth and can be interpreted as the predicted effects of temperature at lag times of 0–15 days, all else being equal.  For example, temperature has a non-linear relationship with shoot growth at 0 days of lag (the day the measurements were taken) with the highest growth rates occurring around 27.5ºC.</w:t>
      </w:r>
    </w:p>
    <w:p w14:paraId="36DB335E" w14:textId="77777777" w:rsidR="00DC18B8" w:rsidRDefault="00DC18B8" w:rsidP="001408E7">
      <w:pPr>
        <w:spacing w:line="480" w:lineRule="auto"/>
      </w:pPr>
    </w:p>
    <w:p w14:paraId="659B60AF" w14:textId="1F0F325A" w:rsidR="00D80E4D" w:rsidRDefault="00D80E4D" w:rsidP="001408E7">
      <w:pPr>
        <w:spacing w:line="480" w:lineRule="auto"/>
        <w:ind w:firstLine="720"/>
      </w:pPr>
      <w:r>
        <w:t xml:space="preserve">Precipitation had a </w:t>
      </w:r>
      <w:r w:rsidR="000F46FD">
        <w:t xml:space="preserve">significant </w:t>
      </w:r>
      <w:r>
        <w:t>negative effect on plant growth with little evidence of delayed effects (</w:t>
      </w:r>
      <w:r w:rsidR="0029160F">
        <w:t>Fig 2C</w:t>
      </w:r>
      <w:r>
        <w:t xml:space="preserve">). The lowest growth predicted by this model (keeping other parameters average) was </w:t>
      </w:r>
      <w:r w:rsidR="00885BC6">
        <w:t>0.29 cm/day</w:t>
      </w:r>
      <w:r>
        <w:t xml:space="preserve"> at </w:t>
      </w:r>
      <w:r w:rsidR="00885BC6">
        <w:t>83.5</w:t>
      </w:r>
      <w:r>
        <w:t xml:space="preserve"> mm rainfall at </w:t>
      </w:r>
      <w:r w:rsidR="00885BC6">
        <w:t xml:space="preserve">0 </w:t>
      </w:r>
      <w:r>
        <w:t xml:space="preserve">days lag. The highest growth was </w:t>
      </w:r>
      <w:r w:rsidR="00885BC6">
        <w:t>0.46 cm/day</w:t>
      </w:r>
      <w:r>
        <w:t xml:space="preserve"> at </w:t>
      </w:r>
      <w:r w:rsidR="00885BC6">
        <w:t xml:space="preserve">27.9 </w:t>
      </w:r>
      <w:r>
        <w:t>mm rainfall at</w:t>
      </w:r>
      <w:r w:rsidR="00885BC6">
        <w:t xml:space="preserve"> 8</w:t>
      </w:r>
      <w:r>
        <w:t xml:space="preserve"> days lag.</w:t>
      </w:r>
      <w:r w:rsidR="000F46FD">
        <w:t xml:space="preserve"> In the precipitation model, the diameter and day post-harvest co-variates had a similar relationship with shoot growth as the temperature model (Fig 2, A and B), although only </w:t>
      </w:r>
      <w:r w:rsidR="00CF066A">
        <w:t xml:space="preserve">stem </w:t>
      </w:r>
      <w:r w:rsidR="000F46FD">
        <w:t xml:space="preserve">diameter was statistically significant (diameter: </w:t>
      </w:r>
      <w:proofErr w:type="spellStart"/>
      <w:r w:rsidR="000F46FD">
        <w:t>edf</w:t>
      </w:r>
      <w:proofErr w:type="spellEnd"/>
      <w:r w:rsidR="000F46FD">
        <w:t xml:space="preserve"> = 2.6, p &lt; 0.001; day</w:t>
      </w:r>
      <w:r w:rsidR="00CF066A">
        <w:t>s</w:t>
      </w:r>
      <w:r w:rsidR="000F46FD">
        <w:t xml:space="preserve"> post-harvest: </w:t>
      </w:r>
      <w:proofErr w:type="spellStart"/>
      <w:r w:rsidR="000F46FD">
        <w:t>edf</w:t>
      </w:r>
      <w:proofErr w:type="spellEnd"/>
      <w:r w:rsidR="000F46FD">
        <w:t xml:space="preserve"> = 2.5, p = 0.436).</w:t>
      </w:r>
    </w:p>
    <w:p w14:paraId="42145AA2" w14:textId="7D35CAEF" w:rsidR="00EC3709" w:rsidRDefault="00D111E1" w:rsidP="001408E7">
      <w:pPr>
        <w:spacing w:line="480" w:lineRule="auto"/>
      </w:pPr>
      <w:r>
        <w:rPr>
          <w:noProof/>
        </w:rPr>
        <w:lastRenderedPageBreak/>
        <w:drawing>
          <wp:inline distT="0" distB="0" distL="0" distR="0" wp14:anchorId="13B73FD8" wp14:editId="4BEA1957">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precip_mult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312914F9" w14:textId="2B25C5F6" w:rsidR="00DC18B8" w:rsidRDefault="00DC18B8" w:rsidP="001408E7">
      <w:pPr>
        <w:spacing w:line="480" w:lineRule="auto"/>
        <w:ind w:left="720"/>
      </w:pPr>
      <w:r>
        <w:t xml:space="preserve">Figure 2. Partial effects plots for </w:t>
      </w:r>
      <w:r w:rsidR="00CF066A">
        <w:t>the model of shoot growth including lagged precipitation as a predictor</w:t>
      </w:r>
      <w:r>
        <w:t xml:space="preserve">. Given all else is constant, the effects of </w:t>
      </w:r>
      <w:r w:rsidR="00CF066A">
        <w:t xml:space="preserve">number of </w:t>
      </w:r>
      <w:r>
        <w:t>days post</w:t>
      </w:r>
      <w:r w:rsidR="00CF066A">
        <w:t>-</w:t>
      </w:r>
      <w:r>
        <w:t xml:space="preserve">harvest (A), stem diameter (B), and lagged precipitation (C) on shoot growth (cm/day).  C is the result of a two-dimensional cross-basis smooth and can be interpreted as the predicted effects of </w:t>
      </w:r>
      <w:r w:rsidR="000C5B05">
        <w:t>precipitation</w:t>
      </w:r>
      <w:r>
        <w:t xml:space="preserve"> at lag times of 0–15 days, all else being equal.  For example, </w:t>
      </w:r>
      <w:r w:rsidR="000C5B05">
        <w:t>precipitation</w:t>
      </w:r>
      <w:r>
        <w:t xml:space="preserve"> has a </w:t>
      </w:r>
      <w:r w:rsidR="000C5B05">
        <w:t>nearly linear</w:t>
      </w:r>
      <w:r>
        <w:t xml:space="preserve"> relationship with shoot growth at 0</w:t>
      </w:r>
      <w:r w:rsidR="000C5B05">
        <w:t>–4</w:t>
      </w:r>
      <w:r>
        <w:t xml:space="preserve"> days of lag </w:t>
      </w:r>
      <w:r w:rsidR="000C5B05">
        <w:t>with higher precipitation resulting in slower shoot growth.</w:t>
      </w:r>
    </w:p>
    <w:p w14:paraId="5A019E84" w14:textId="77777777" w:rsidR="000C5B05" w:rsidRDefault="000C5B05" w:rsidP="001408E7">
      <w:pPr>
        <w:spacing w:line="480" w:lineRule="auto"/>
      </w:pPr>
    </w:p>
    <w:p w14:paraId="2155FE14" w14:textId="0BFDBBD3" w:rsidR="002972C2" w:rsidRDefault="0029160F" w:rsidP="001408E7">
      <w:pPr>
        <w:spacing w:line="480" w:lineRule="auto"/>
        <w:ind w:firstLine="720"/>
      </w:pPr>
      <w:r>
        <w:t>Lagged temperature</w:t>
      </w:r>
      <w:r w:rsidR="002972C2">
        <w:t xml:space="preserve"> had a significant effect on leafhopper density (</w:t>
      </w:r>
      <w:proofErr w:type="spellStart"/>
      <w:r w:rsidR="00C42410">
        <w:t>edf</w:t>
      </w:r>
      <w:proofErr w:type="spellEnd"/>
      <w:r w:rsidR="00C42410">
        <w:t xml:space="preserve"> = 7.0, p &lt; 0.001</w:t>
      </w:r>
      <w:r w:rsidR="002972C2">
        <w:t>)</w:t>
      </w:r>
      <w:r>
        <w:t xml:space="preserve">, </w:t>
      </w:r>
      <w:r w:rsidR="006D2182">
        <w:t>although this model had a higher</w:t>
      </w:r>
      <w:r>
        <w:t xml:space="preserve"> AIC than the precipitation model (</w:t>
      </w:r>
      <w:proofErr w:type="spellStart"/>
      <w:r>
        <w:t>dAIC</w:t>
      </w:r>
      <w:proofErr w:type="spellEnd"/>
      <w:r>
        <w:t xml:space="preserve"> = 15.2)</w:t>
      </w:r>
      <w:r w:rsidR="002972C2">
        <w:t xml:space="preserve">.  High temperatures had detrimental effects on leafhopper densities and there was evidence for delayed effects of temperature as well </w:t>
      </w:r>
      <w:r>
        <w:t>(Fig. 3</w:t>
      </w:r>
      <w:r w:rsidR="002972C2">
        <w:t xml:space="preserve">). The highest leafhopper density predicted was </w:t>
      </w:r>
      <w:r w:rsidR="00C42410">
        <w:t>0.05 leafhoppers/leaf occurring</w:t>
      </w:r>
      <w:r w:rsidR="002972C2">
        <w:t xml:space="preserve"> at </w:t>
      </w:r>
      <w:r w:rsidR="00C42410">
        <w:t>20.15</w:t>
      </w:r>
      <w:r w:rsidR="002972C2">
        <w:t xml:space="preserve"> ºC with </w:t>
      </w:r>
      <w:r w:rsidR="00C42410">
        <w:t>9</w:t>
      </w:r>
      <w:r w:rsidR="002972C2">
        <w:t xml:space="preserve"> days lag (holding </w:t>
      </w:r>
      <w:proofErr w:type="gramStart"/>
      <w:r w:rsidR="002972C2">
        <w:t>other</w:t>
      </w:r>
      <w:proofErr w:type="gramEnd"/>
      <w:r w:rsidR="002972C2">
        <w:t xml:space="preserve"> parameters average).  The lowest predicted density was </w:t>
      </w:r>
      <w:r w:rsidR="00C42410">
        <w:t xml:space="preserve">0.04 leafhoppers/leaf </w:t>
      </w:r>
      <w:r w:rsidR="002972C2">
        <w:t xml:space="preserve">at </w:t>
      </w:r>
      <w:r w:rsidR="00C42410">
        <w:t xml:space="preserve">31.25 </w:t>
      </w:r>
      <w:r w:rsidR="002972C2">
        <w:t xml:space="preserve">ºC with </w:t>
      </w:r>
      <w:r w:rsidR="00C42410">
        <w:t xml:space="preserve">a </w:t>
      </w:r>
      <w:r>
        <w:t>15-day</w:t>
      </w:r>
      <w:r w:rsidR="002972C2">
        <w:t xml:space="preserve"> lag</w:t>
      </w:r>
      <w:r>
        <w:t xml:space="preserve">, although the effect of lag is much weaker at high temperatures (Fig. 3). </w:t>
      </w:r>
      <w:r w:rsidR="00CF066A">
        <w:t>Number of d</w:t>
      </w:r>
      <w:r>
        <w:t>ays post</w:t>
      </w:r>
      <w:r w:rsidR="00CF066A">
        <w:t>-</w:t>
      </w:r>
      <w:r>
        <w:t>harvest had no significant effect on leafhopper density (</w:t>
      </w:r>
      <w:proofErr w:type="spellStart"/>
      <w:r>
        <w:t>edf</w:t>
      </w:r>
      <w:proofErr w:type="spellEnd"/>
      <w:r>
        <w:t xml:space="preserve"> = 0, p = </w:t>
      </w:r>
      <w:r w:rsidR="000F46FD">
        <w:t>0.769).</w:t>
      </w:r>
    </w:p>
    <w:p w14:paraId="52ED010B" w14:textId="694DD929" w:rsidR="00D80E4D" w:rsidRDefault="00D80E4D" w:rsidP="001408E7">
      <w:pPr>
        <w:spacing w:line="480" w:lineRule="auto"/>
      </w:pPr>
    </w:p>
    <w:p w14:paraId="6A90F5C0" w14:textId="5769E38A" w:rsidR="00D80E4D" w:rsidRDefault="000D4D46" w:rsidP="001408E7">
      <w:pPr>
        <w:spacing w:line="480" w:lineRule="auto"/>
      </w:pPr>
      <w:commentRangeStart w:id="8"/>
      <w:r>
        <w:rPr>
          <w:noProof/>
        </w:rPr>
        <w:drawing>
          <wp:inline distT="0" distB="0" distL="0" distR="0" wp14:anchorId="144AF72F" wp14:editId="4F112960">
            <wp:extent cx="5943600" cy="367157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temp_contou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8"/>
      <w:r w:rsidR="009824AF">
        <w:rPr>
          <w:rStyle w:val="CommentReference"/>
        </w:rPr>
        <w:commentReference w:id="8"/>
      </w:r>
    </w:p>
    <w:p w14:paraId="56BBAF41" w14:textId="6DC87B36" w:rsidR="000D4D46" w:rsidRDefault="000C5B05" w:rsidP="001408E7">
      <w:pPr>
        <w:spacing w:line="480" w:lineRule="auto"/>
        <w:ind w:left="720"/>
      </w:pPr>
      <w:r>
        <w:t xml:space="preserve">Figure 3. Partial effects plot for the lagged effect of temperature on leafhopper density (model </w:t>
      </w:r>
      <w:r w:rsidR="0029160F">
        <w:t>3</w:t>
      </w:r>
      <w:r>
        <w:t xml:space="preserve">).  The highest leafhopper densities occurred when there were cool </w:t>
      </w:r>
      <w:r>
        <w:lastRenderedPageBreak/>
        <w:t>temperatures 8–10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r>
        <w:t>The precipitation model for leafhopper density had a lower AIC than temperature (</w:t>
      </w:r>
      <w:proofErr w:type="spellStart"/>
      <w:r>
        <w:t>dAIC</w:t>
      </w:r>
      <w:proofErr w:type="spellEnd"/>
      <w:r>
        <w:t xml:space="preserve"> = </w:t>
      </w:r>
      <w:r w:rsidR="006D2182">
        <w:t>0</w:t>
      </w:r>
      <w:r>
        <w:t>). Precipitation had a significant effect on leafhopper density (</w:t>
      </w:r>
      <w:proofErr w:type="spellStart"/>
      <w:r>
        <w:t>edf</w:t>
      </w:r>
      <w:proofErr w:type="spellEnd"/>
      <w:r>
        <w:t xml:space="preserve"> = 10.8, p &lt; 0.001).  High precipitation on the day of measurement had a positive effect on leafhopper densities (fig 3). For example, 83.5mm of precipitation at a lag of 1 day corresponded to the maximum predicted leafhopper density, 0.07 leafhoppers per leaf. On the other hand, there was a delayed effect of very low precipitation on leafhopper counts, with the strongest effects between 3 and 14 days prior to measurement. The lowest</w:t>
      </w:r>
      <w:r w:rsidRPr="00F249F1">
        <w:t xml:space="preserve"> </w:t>
      </w:r>
      <w:r>
        <w:t>predicted density was 0.036 leafhoppers/leaf occurring at 0 mm rainfall with 15 days of lag.</w:t>
      </w:r>
      <w:r w:rsidR="000F46FD">
        <w:t xml:space="preserve"> </w:t>
      </w:r>
      <w:r w:rsidR="00CF066A">
        <w:t>Number of d</w:t>
      </w:r>
      <w:r w:rsidR="000F46FD">
        <w:t>ays post</w:t>
      </w:r>
      <w:r w:rsidR="00CF066A">
        <w:t>-</w:t>
      </w:r>
      <w:r w:rsidR="000F46FD">
        <w:t>harvest had no significant effect on leafhopper density (</w:t>
      </w:r>
      <w:proofErr w:type="spellStart"/>
      <w:r w:rsidR="000F46FD">
        <w:t>edf</w:t>
      </w:r>
      <w:proofErr w:type="spellEnd"/>
      <w:r w:rsidR="000F46FD">
        <w:t xml:space="preserve"> = 0, p = 0.769).  </w:t>
      </w:r>
    </w:p>
    <w:p w14:paraId="50F5377C" w14:textId="77777777" w:rsidR="0029160F" w:rsidRDefault="0029160F" w:rsidP="001408E7">
      <w:pPr>
        <w:spacing w:line="480" w:lineRule="auto"/>
      </w:pPr>
    </w:p>
    <w:p w14:paraId="6A5E69CF" w14:textId="77777777" w:rsidR="0029160F" w:rsidRDefault="0029160F" w:rsidP="001408E7">
      <w:pPr>
        <w:spacing w:line="480" w:lineRule="auto"/>
      </w:pPr>
      <w:commentRangeStart w:id="9"/>
      <w:r>
        <w:rPr>
          <w:noProof/>
        </w:rPr>
        <w:lastRenderedPageBreak/>
        <w:drawing>
          <wp:inline distT="0" distB="0" distL="0" distR="0" wp14:anchorId="0F38DD38" wp14:editId="138B54D6">
            <wp:extent cx="5943600" cy="36715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precip_cont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9"/>
      <w:r>
        <w:rPr>
          <w:rStyle w:val="CommentReference"/>
        </w:rPr>
        <w:commentReference w:id="9"/>
      </w:r>
    </w:p>
    <w:p w14:paraId="430E1B44" w14:textId="134AE3EB" w:rsidR="0029160F" w:rsidRDefault="0029160F" w:rsidP="001408E7">
      <w:pPr>
        <w:spacing w:line="480" w:lineRule="auto"/>
        <w:ind w:left="720"/>
      </w:pPr>
      <w:r>
        <w:t>Figure 4. Partial effects plot for the lagged effect of precipitation on leafhopper density (model 4). Very low precipitation (near 0 mm) up to 15 days in the past results in a lower leafhopper density than recent high-precipitation days.  The effect of precipitation is strongest (i.e. the steepness of the surface going left to right) at about 3–4 days of lag.</w:t>
      </w:r>
    </w:p>
    <w:p w14:paraId="1CAAACB0" w14:textId="00BCBD69" w:rsidR="006D7D16" w:rsidRDefault="00C67A19" w:rsidP="001408E7">
      <w:pPr>
        <w:pStyle w:val="Heading1"/>
        <w:spacing w:line="480" w:lineRule="auto"/>
      </w:pPr>
      <w:r>
        <w:t>Discussion</w:t>
      </w:r>
    </w:p>
    <w:p w14:paraId="29785A5E" w14:textId="77777777" w:rsidR="00BB4DCC" w:rsidRDefault="000F46FD" w:rsidP="001408E7">
      <w:pPr>
        <w:spacing w:line="480" w:lineRule="auto"/>
        <w:ind w:firstLine="720"/>
      </w:pPr>
      <w:r>
        <w:t xml:space="preserve">We found contrasting effects of weather on tea shoot growth and leafhopper density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eather conditions had a delayed effect on leafhopper densities.</w:t>
      </w:r>
    </w:p>
    <w:p w14:paraId="71455323" w14:textId="16EB457F" w:rsidR="00DD4507" w:rsidRDefault="00BB4DCC" w:rsidP="001408E7">
      <w:pPr>
        <w:spacing w:line="480" w:lineRule="auto"/>
        <w:ind w:firstLine="720"/>
      </w:pPr>
      <w:r>
        <w:t xml:space="preserve">Warmer temperatures and low precipitation resulted in the fastest tea shoot growth. These two variables had high </w:t>
      </w:r>
      <w:proofErr w:type="spellStart"/>
      <w:r>
        <w:t>concurvity</w:t>
      </w:r>
      <w:proofErr w:type="spellEnd"/>
      <w:r>
        <w:t xml:space="preserve">, as rainy days on average had cooler temperatures. </w:t>
      </w:r>
      <w:r w:rsidR="00DD4507">
        <w:lastRenderedPageBreak/>
        <w:t xml:space="preserve">While we did not measure photosynthetic activity or water stress in this experiment, these results indicate that tea plants in this experiment were not water limited.  Here, precipitation is likely a proxy for sunlight and photosynthetic activity since high precipitation resulted in slower shoot growth. </w:t>
      </w:r>
      <w:r>
        <w:t>Responses to changes in temperature and precipitation by tea shoot growth were mostly immediate, as the relationship between growth and weather is strongest on the day of measurement</w:t>
      </w:r>
    </w:p>
    <w:p w14:paraId="7D1CE45F" w14:textId="2A267DAD" w:rsidR="00C43E68" w:rsidRDefault="007E32EE" w:rsidP="001408E7">
      <w:pPr>
        <w:spacing w:line="480" w:lineRule="auto"/>
        <w:ind w:firstLine="720"/>
      </w:pPr>
      <w:r>
        <w:t xml:space="preserve">Leafhopper density, on the other hand, benefitted from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10"/>
      <w:r w:rsidR="00BB4DCC">
        <w:t xml:space="preserve">higher minimum temperatures </w:t>
      </w:r>
      <w:commentRangeEnd w:id="10"/>
      <w:r w:rsidR="00BB4DCC">
        <w:rPr>
          <w:rStyle w:val="CommentReference"/>
        </w:rPr>
        <w:commentReference w:id="10"/>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 xml:space="preserve">. </w:t>
      </w:r>
    </w:p>
    <w:p w14:paraId="53B22787" w14:textId="25DA43CE" w:rsidR="00A4620D" w:rsidRDefault="007E32EE" w:rsidP="001408E7">
      <w:pPr>
        <w:spacing w:line="480" w:lineRule="auto"/>
        <w:ind w:firstLine="720"/>
      </w:pPr>
      <w:r>
        <w:t>The negative effects of warm and dry conditions on leafhopper densities were</w:t>
      </w:r>
      <w:r w:rsidR="00BB4DCC">
        <w:t xml:space="preserve"> delayed, having the strongest effect 8–10 days prior to measurement</w:t>
      </w:r>
      <w:r>
        <w: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  Mortality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r w:rsidR="00C43E68">
        <w:t xml:space="preserve">A laboratory study on </w:t>
      </w:r>
      <w:r w:rsidR="00C43E68">
        <w:rPr>
          <w:i/>
          <w:iCs/>
        </w:rPr>
        <w:t>Empoasca vitis</w:t>
      </w:r>
      <w:r w:rsidR="00777B62">
        <w:t xml:space="preserve"> on grape leaves</w:t>
      </w:r>
      <w:r w:rsidR="00C43E68">
        <w:t xml:space="preserve"> showed that </w:t>
      </w:r>
      <w:r w:rsidR="00C43E68">
        <w:lastRenderedPageBreak/>
        <w:t xml:space="preserve">first and second instar nymphs have lower optimum temperatures for development (17.55 and 15.55 ºC, respectively) than later instars which thrived at temperatures between 22.35 and 26.8 ºC </w:t>
      </w:r>
      <w:r w:rsidR="00C43E68">
        <w:fldChar w:fldCharType="begin" w:fldLock="1"/>
      </w:r>
      <w:r w:rsidR="00CD1ABB">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In addition, this study showed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Alternatively, the negative impact of high temperatures could be due to indirect effects. Arthropod predators or parasitoids are also sensitive to temperature</w:t>
      </w:r>
      <w:r w:rsidR="006D2182">
        <w:t xml:space="preserve"> </w:t>
      </w:r>
      <w:r w:rsidR="00397CE8">
        <w:t>and warmer temperatures may improve their population numbers of prey searching efficiency</w:t>
      </w:r>
      <w:r w:rsidR="00C23A60">
        <w:t xml:space="preserve">.  Additionally, predators of leafhoppers rely on tea plant volatile organic compounds (VOCs) to find their prey </w:t>
      </w:r>
      <w:r w:rsidR="00C23A60">
        <w:fldChar w:fldCharType="begin" w:fldLock="1"/>
      </w:r>
      <w:r w:rsidR="00C23A60">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rsidR="00C23A60">
        <w:fldChar w:fldCharType="separate"/>
      </w:r>
      <w:r w:rsidR="00C23A60" w:rsidRPr="00C23A60">
        <w:rPr>
          <w:noProof/>
        </w:rPr>
        <w:t>(Gao et al., 2004)</w:t>
      </w:r>
      <w:r w:rsidR="00C23A60">
        <w:fldChar w:fldCharType="end"/>
      </w:r>
      <w:r w:rsidR="00C23A60">
        <w:t xml:space="preserve"> and tea VOC profiles may be altered by climate </w:t>
      </w:r>
      <w:r w:rsidR="00C23A60">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rsidR="00C23A60">
        <w:fldChar w:fldCharType="separate"/>
      </w:r>
      <w:r w:rsidR="00C23A60" w:rsidRPr="00C23A60">
        <w:rPr>
          <w:noProof/>
        </w:rPr>
        <w:t>(Kfoury et al., 2018, 2019; Kowalsick et al., 2014; Scott et al., 2019)</w:t>
      </w:r>
      <w:r w:rsidR="00C23A60">
        <w:fldChar w:fldCharType="end"/>
      </w:r>
      <w:r w:rsidR="00C23A60">
        <w:t>.</w:t>
      </w:r>
      <w:r w:rsidR="00397CE8">
        <w:t xml:space="preserve">  Because we did not census leafhopper predators or parasitoids in this study, we cannot disentangle biotic and abiotic effects on population densities.</w:t>
      </w:r>
    </w:p>
    <w:p w14:paraId="4167F214" w14:textId="454679FE" w:rsidR="000410AF" w:rsidRPr="00777B62" w:rsidRDefault="000410AF" w:rsidP="001408E7">
      <w:pPr>
        <w:spacing w:line="480" w:lineRule="auto"/>
        <w:ind w:firstLine="720"/>
      </w:pPr>
      <w:r>
        <w:t>It is</w:t>
      </w:r>
      <w:r>
        <w:t xml:space="preserve"> also</w:t>
      </w:r>
      <w:r>
        <w:t xml:space="preserve">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commentRangeStart w:id="11"/>
      <w:r>
        <w:t>(frontiers manuscript</w:t>
      </w:r>
      <w:commentRangeEnd w:id="11"/>
      <w:r>
        <w:rPr>
          <w:rStyle w:val="CommentReference"/>
        </w:rPr>
        <w:commentReference w:id="11"/>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1D1E9F9" w14:textId="05A9A4AF" w:rsidR="0029160F" w:rsidRDefault="007E32EE" w:rsidP="001408E7">
      <w:pPr>
        <w:spacing w:line="480" w:lineRule="auto"/>
        <w:ind w:firstLine="720"/>
      </w:pPr>
      <w:r>
        <w:lastRenderedPageBreak/>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t xml:space="preserve"> </w:t>
      </w:r>
      <w:r w:rsidR="00397CE8">
        <w:t>suggested</w:t>
      </w:r>
      <w:r>
        <w:t xml:space="preserve"> that harvesting may help control leafhopper densities </w:t>
      </w:r>
      <w:r w:rsidR="00397CE8">
        <w:t>by</w:t>
      </w:r>
      <w:r>
        <w:t xml:space="preserve"> </w:t>
      </w:r>
      <w:r w:rsidR="00C45F7E">
        <w:t xml:space="preserve">removing </w:t>
      </w:r>
      <w:commentRangeStart w:id="12"/>
      <w:r>
        <w:t>food sources</w:t>
      </w:r>
      <w:r w:rsidR="00397CE8">
        <w:t xml:space="preserve"> for leafhopper nymphs</w:t>
      </w:r>
      <w:r>
        <w:t xml:space="preserve"> and potentially eggs</w:t>
      </w:r>
      <w:commentRangeEnd w:id="12"/>
      <w:r w:rsidR="009A2F4A">
        <w:rPr>
          <w:rStyle w:val="CommentReference"/>
        </w:rPr>
        <w:commentReference w:id="12"/>
      </w:r>
      <w:r w:rsidR="00397CE8">
        <w:t xml:space="preserve"> which are laid under the epidermis of tea shoots</w:t>
      </w:r>
      <w:r w:rsidR="00865793">
        <w:t xml:space="preserve"> </w:t>
      </w:r>
      <w:r w:rsidR="00865793">
        <w:fldChar w:fldCharType="begin" w:fldLock="1"/>
      </w:r>
      <w:r w:rsidR="00865793">
        <w:instrText>ADDIN CSL_CITATION {"citationItems":[{"id":"ITEM-1","itemData":{"DOI":"10.1017/S000748531600064X","ISSN":"0007-4853","abstract":"&lt;p&gt; Green leaf volatiles (GLVs) have been reported to play an important role in the host-locating behavior of several folivores that feed on angiosperms. However, next to nothing is known about how the green leafhopper, &lt;italic&gt;Empoasca vitis&lt;/italic&gt; , chooses suitable host plants and whether it detects differing emission levels of GLV components among genetically different tea varieties. Here we found that the constitutive transcript level of the tea hydroperoxide lyase (HPL) gene &lt;italic&gt;CsiHPL1&lt;/italic&gt; , and the amounts of (Z)-3-hexenyl acetate and of total GLV components are significantly higher in tea varieties that are susceptible to &lt;italic&gt;E. vitis&lt;/italic&gt; (Enbiao (EB) and Banzhuyuan (BZY)) than in varieties that are resistant to &lt;italic&gt;E. vitis&lt;/italic&gt; (Changxingzisun (CX) and Juyan (JY)). Moreover, the results of a Y-tube olfactometer bioassay and an oviposition preference assay suggest that (Z)-3-hexenyl acetate and (Z)-3-hexenol offer host and oviposition cues for &lt;italic&gt;E. vitis&lt;/italic&gt;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lt;italic&gt;E. vitis.&lt;/italic&gt; &lt;/p&gt;","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Empoasca vitis,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0B76FC69" w14:textId="2D5F85E9" w:rsidR="000C61BD"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 xml:space="preserve">. Slow growth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w:t>
      </w:r>
      <w:r w:rsidR="00865793">
        <w:t xml:space="preserve">On the other hand, slow shoot growth and high 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65793">
        <w:lastRenderedPageBreak/>
        <w:t>(</w:t>
      </w:r>
      <w:r w:rsidR="00865793" w:rsidRPr="00397CE8">
        <w:rPr>
          <w:highlight w:val="yellow"/>
        </w:rPr>
        <w:t xml:space="preserve">frontiers </w:t>
      </w:r>
      <w:r w:rsidR="00865793">
        <w:t>manuscript</w:t>
      </w:r>
      <w:r w:rsidR="00865793">
        <w:t>). D</w:t>
      </w:r>
      <w:r w:rsidR="000C61BD">
        <w:t>uring the course of this study, harvest was delayed for one of the two fields due to insufficient accumulation of leafhopper damage (</w:t>
      </w:r>
      <w:proofErr w:type="spellStart"/>
      <w:r w:rsidR="00865793">
        <w:t>Shanfu</w:t>
      </w:r>
      <w:proofErr w:type="spellEnd"/>
      <w:r w:rsidR="00865793">
        <w:t xml:space="preserve"> Tea Company</w:t>
      </w:r>
      <w:r w:rsidR="000C61BD">
        <w:t xml:space="preserve">, personal communication). This </w:t>
      </w:r>
      <w:r w:rsidR="006A1948">
        <w:t xml:space="preserve">was the longest </w:t>
      </w:r>
      <w:r w:rsidR="006D2182">
        <w:t>harvest</w:t>
      </w:r>
      <w:r w:rsidR="006A1948">
        <w:t xml:space="preserve"> </w:t>
      </w:r>
      <w:r w:rsidR="000C61BD">
        <w:t>period</w:t>
      </w:r>
      <w:r w:rsidR="006A1948">
        <w:t xml:space="preserve"> (32 days)</w:t>
      </w:r>
      <w:r w:rsidR="00C45F7E">
        <w:t xml:space="preserve"> during the study,</w:t>
      </w:r>
      <w:r w:rsidR="006A1948">
        <w:t xml:space="preserve"> and it corresponded to a relatively low mean leafhopper density (0.047 leafhoppers/leaf). </w:t>
      </w:r>
      <w:bookmarkStart w:id="13" w:name="_GoBack"/>
      <w:r w:rsidR="006A1948">
        <w:t xml:space="preserve">Interestingly however, </w:t>
      </w:r>
      <w:bookmarkEnd w:id="13"/>
      <w:r w:rsidR="006A1948">
        <w:t xml:space="preserve">this particular </w:t>
      </w:r>
      <w:r w:rsidR="006D2182">
        <w:t>harvest</w:t>
      </w:r>
      <w:r w:rsidR="006A1948">
        <w:t xml:space="preserve"> period</w:t>
      </w:r>
      <w:r w:rsidR="000C61BD">
        <w:t xml:space="preserve"> experienced </w:t>
      </w:r>
      <w:r w:rsidR="006A1948">
        <w:t>higher than average precipitation (</w:t>
      </w:r>
      <w:r w:rsidR="001408E7">
        <w:t xml:space="preserve">mean = </w:t>
      </w:r>
      <w:r w:rsidR="006A1948">
        <w:t>9.23 mm</w:t>
      </w:r>
      <w:r w:rsidR="001408E7">
        <w:t>, median = 2 mm, 72% of days with some rain</w:t>
      </w:r>
      <w:r w:rsidR="006A1948">
        <w:t>) and slightly cooler than average temperatures (26.13 ºC)</w:t>
      </w:r>
      <w:r w:rsidR="000C61BD">
        <w:t>.</w:t>
      </w:r>
      <w:r w:rsidR="00C45F7E">
        <w:t xml:space="preserve"> A previous study showed that </w:t>
      </w:r>
      <w:r w:rsidR="00C45F7E">
        <w:rPr>
          <w:i/>
          <w:iCs/>
        </w:rPr>
        <w:t>E. onukii</w:t>
      </w:r>
      <w:r w:rsidR="00C45F7E">
        <w:t xml:space="preserve"> densities are not linearly correlated to leaf damage, so while cool wet conditions support higher leafhopper densities, they may not necessarily result in increased leafhopper feeding </w:t>
      </w:r>
      <w:r w:rsidR="00865793">
        <w:t xml:space="preserve">and damage that farm managers are looking for </w:t>
      </w:r>
      <w:r w:rsidR="00C45F7E">
        <w:t>(</w:t>
      </w:r>
      <w:r w:rsidR="00397CE8" w:rsidRPr="00397CE8">
        <w:rPr>
          <w:highlight w:val="yellow"/>
        </w:rPr>
        <w:t>frontiers manuscript</w:t>
      </w:r>
      <w:r w:rsidR="00C45F7E">
        <w:t xml:space="preserve">). </w:t>
      </w:r>
    </w:p>
    <w:p w14:paraId="535ACEAC" w14:textId="490ECEB8" w:rsidR="00A4620D" w:rsidRDefault="008970FA" w:rsidP="001408E7">
      <w:pPr>
        <w:spacing w:line="480" w:lineRule="auto"/>
        <w:ind w:firstLine="720"/>
      </w:pPr>
      <w:commentRangeStart w:id="14"/>
      <w:r>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 xml:space="preserve">–insect interactions. </w:t>
      </w:r>
      <w:r w:rsidR="00A4620D">
        <w:t xml:space="preserve">As more extreme fluctuations in weather become more common in many tea growing regions, tea farmers will need strategies to adapt. Although it is predicted that pest insects like </w:t>
      </w:r>
      <w:r w:rsidR="00A4620D">
        <w:rPr>
          <w:i/>
          <w:iCs/>
        </w:rPr>
        <w:t>E. onukii</w:t>
      </w:r>
      <w:r w:rsidR="00A4620D">
        <w:t xml:space="preserve"> will benefit from a warming climate, within-season climate variability may hinder the use of leafhopper herbivory as a strategy for improving tea crop quality.  Reduced winter mortality and increased growing season may improve leafhopper </w:t>
      </w:r>
      <w:r w:rsidR="00A4620D">
        <w:lastRenderedPageBreak/>
        <w:t>densities</w:t>
      </w:r>
      <w:r w:rsidR="00360094">
        <w:t>, however our results show that cool, wet weather during the summer is most beneficial for this strategy because it results in higher leafhopper densities in the upper canopy and slower tea shoot growth.</w:t>
      </w:r>
      <w:commentRangeEnd w:id="14"/>
      <w:r w:rsidR="001408E7">
        <w:rPr>
          <w:rStyle w:val="CommentReference"/>
        </w:rPr>
        <w:commentReference w:id="14"/>
      </w:r>
    </w:p>
    <w:p w14:paraId="33E031AE" w14:textId="69BA57FE" w:rsidR="008F3486" w:rsidRDefault="008F3486" w:rsidP="001408E7">
      <w:pPr>
        <w:spacing w:line="480" w:lineRule="auto"/>
      </w:pPr>
    </w:p>
    <w:p w14:paraId="2CCE9D64" w14:textId="36DC1AB0" w:rsidR="00756DFE" w:rsidRDefault="00756DFE" w:rsidP="001408E7">
      <w:pPr>
        <w:spacing w:line="480" w:lineRule="auto"/>
      </w:pPr>
      <w:r>
        <w:t>A possible plot 1 or supplementary plot:</w:t>
      </w:r>
    </w:p>
    <w:p w14:paraId="34F8B525" w14:textId="3C762D2A" w:rsidR="00756DFE" w:rsidRDefault="00756DFE" w:rsidP="001408E7">
      <w:pPr>
        <w:spacing w:line="480" w:lineRule="auto"/>
      </w:pPr>
      <w:r>
        <w:rPr>
          <w:noProof/>
        </w:rPr>
        <w:drawing>
          <wp:inline distT="0" distB="0" distL="0" distR="0" wp14:anchorId="1CAF7748" wp14:editId="6E98B7A2">
            <wp:extent cx="5943600" cy="367538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orator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5380"/>
                    </a:xfrm>
                    <a:prstGeom prst="rect">
                      <a:avLst/>
                    </a:prstGeom>
                  </pic:spPr>
                </pic:pic>
              </a:graphicData>
            </a:graphic>
          </wp:inline>
        </w:drawing>
      </w:r>
    </w:p>
    <w:p w14:paraId="39AD9D45" w14:textId="303885DA" w:rsidR="00756DFE" w:rsidRDefault="00756DFE" w:rsidP="001408E7">
      <w:pPr>
        <w:spacing w:line="480" w:lineRule="auto"/>
      </w:pPr>
      <w:r>
        <w:t>Temperature is min (lower dashed), mean (solid), and max (upper dashed).</w:t>
      </w:r>
    </w:p>
    <w:p w14:paraId="68C00B73" w14:textId="77777777" w:rsidR="00756DFE" w:rsidRPr="00A4620D" w:rsidRDefault="00756DFE" w:rsidP="001408E7">
      <w:pPr>
        <w:spacing w:line="480" w:lineRule="auto"/>
      </w:pPr>
    </w:p>
    <w:p w14:paraId="1B90CD85" w14:textId="1D55D2E5" w:rsidR="006D7D16" w:rsidRPr="006D7D16" w:rsidRDefault="006D7D16" w:rsidP="001408E7">
      <w:pPr>
        <w:pStyle w:val="Heading1"/>
        <w:spacing w:line="480" w:lineRule="auto"/>
      </w:pPr>
      <w:r>
        <w:t>Works Cited</w:t>
      </w:r>
    </w:p>
    <w:p w14:paraId="52016683" w14:textId="1AC6A3BB" w:rsidR="006D7D16" w:rsidRDefault="006D7D16" w:rsidP="001408E7">
      <w:pPr>
        <w:spacing w:line="480" w:lineRule="auto"/>
      </w:pPr>
    </w:p>
    <w:p w14:paraId="382B7B18" w14:textId="0291D5AD" w:rsidR="009824AF" w:rsidRPr="009824AF" w:rsidRDefault="006D7D16" w:rsidP="009824AF">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24AF" w:rsidRPr="009824AF">
        <w:rPr>
          <w:rFonts w:ascii="Calibri" w:hAnsi="Calibri" w:cs="Calibri"/>
          <w:noProof/>
        </w:rPr>
        <w:t>Ahmed, S., Stepp, J. R., Orians, C. M., Griffin, T., Matyas, C., Robbat, A., et al. (2014). Effects of Extreme Climate Events on Tea (</w:t>
      </w:r>
      <w:r w:rsidR="009824AF" w:rsidRPr="009824AF">
        <w:rPr>
          <w:rFonts w:ascii="Calibri" w:hAnsi="Calibri" w:cs="Calibri"/>
          <w:i/>
          <w:iCs/>
          <w:noProof/>
        </w:rPr>
        <w:t>Camellia sinensis</w:t>
      </w:r>
      <w:r w:rsidR="009824AF" w:rsidRPr="009824AF">
        <w:rPr>
          <w:rFonts w:ascii="Calibri" w:hAnsi="Calibri" w:cs="Calibri"/>
          <w:noProof/>
        </w:rPr>
        <w:t xml:space="preserve">) Functional Quality Validate Indigenous </w:t>
      </w:r>
      <w:r w:rsidR="009824AF" w:rsidRPr="009824AF">
        <w:rPr>
          <w:rFonts w:ascii="Calibri" w:hAnsi="Calibri" w:cs="Calibri"/>
          <w:noProof/>
        </w:rPr>
        <w:lastRenderedPageBreak/>
        <w:t xml:space="preserve">Farmer Knowledge and Sensory Preferences in Tropical China. </w:t>
      </w:r>
      <w:r w:rsidR="009824AF" w:rsidRPr="009824AF">
        <w:rPr>
          <w:rFonts w:ascii="Calibri" w:hAnsi="Calibri" w:cs="Calibri"/>
          <w:i/>
          <w:iCs/>
          <w:noProof/>
        </w:rPr>
        <w:t>PLoS One</w:t>
      </w:r>
      <w:r w:rsidR="009824AF" w:rsidRPr="009824AF">
        <w:rPr>
          <w:rFonts w:ascii="Calibri" w:hAnsi="Calibri" w:cs="Calibri"/>
          <w:noProof/>
        </w:rPr>
        <w:t xml:space="preserve"> 9, e109126. doi:10.1371/journal.pone.0109126.</w:t>
      </w:r>
    </w:p>
    <w:p w14:paraId="771E29F2"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ckus, E. A., Serrano, M. S., and Ranger, C. M. (2005). Mechanisms of Hopperburn: An Overview of Insect Taxonomy, Behavior, and Physiology. </w:t>
      </w:r>
      <w:r w:rsidRPr="009824AF">
        <w:rPr>
          <w:rFonts w:ascii="Calibri" w:hAnsi="Calibri" w:cs="Calibri"/>
          <w:i/>
          <w:iCs/>
          <w:noProof/>
        </w:rPr>
        <w:t>Annu. Rev. Entomol.</w:t>
      </w:r>
      <w:r w:rsidRPr="009824AF">
        <w:rPr>
          <w:rFonts w:ascii="Calibri" w:hAnsi="Calibri" w:cs="Calibri"/>
          <w:noProof/>
        </w:rPr>
        <w:t xml:space="preserve"> 50, 125–151. doi:10.1146/annurev.ento.49.061802.123310.</w:t>
      </w:r>
    </w:p>
    <w:p w14:paraId="5B3C2E2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ker, M. B., Venugopal, P. D., and Lamp, W. O. (2015). Climate Change and Phenology: Empoasca fabae (Hemiptera: Cicadellidae) Migration and Severity of Impact. </w:t>
      </w:r>
      <w:r w:rsidRPr="009824AF">
        <w:rPr>
          <w:rFonts w:ascii="Calibri" w:hAnsi="Calibri" w:cs="Calibri"/>
          <w:i/>
          <w:iCs/>
          <w:noProof/>
        </w:rPr>
        <w:t>PLoS One</w:t>
      </w:r>
      <w:r w:rsidRPr="009824AF">
        <w:rPr>
          <w:rFonts w:ascii="Calibri" w:hAnsi="Calibri" w:cs="Calibri"/>
          <w:noProof/>
        </w:rPr>
        <w:t xml:space="preserve"> 10, e0124915. doi:10.1371/journal.pone.0124915.</w:t>
      </w:r>
    </w:p>
    <w:p w14:paraId="2EC2CD0F"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9824AF">
        <w:rPr>
          <w:rFonts w:ascii="Calibri" w:hAnsi="Calibri" w:cs="Calibri"/>
          <w:i/>
          <w:iCs/>
          <w:noProof/>
        </w:rPr>
        <w:t>Glob. Chang. Biol.</w:t>
      </w:r>
      <w:r w:rsidRPr="009824AF">
        <w:rPr>
          <w:rFonts w:ascii="Calibri" w:hAnsi="Calibri" w:cs="Calibri"/>
          <w:noProof/>
        </w:rPr>
        <w:t xml:space="preserve"> 8, 1–16. doi:10.1046/j.1365-2486.2002.00451.x.</w:t>
      </w:r>
    </w:p>
    <w:p w14:paraId="024171D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bber, D. P., Ramotowski, M. A. T., and Gurr, S. J. (2013). Crop pests and pathogens move polewards in a warming world. </w:t>
      </w:r>
      <w:r w:rsidRPr="009824AF">
        <w:rPr>
          <w:rFonts w:ascii="Calibri" w:hAnsi="Calibri" w:cs="Calibri"/>
          <w:i/>
          <w:iCs/>
          <w:noProof/>
        </w:rPr>
        <w:t>Nat. Clim. Chang.</w:t>
      </w:r>
      <w:r w:rsidRPr="009824AF">
        <w:rPr>
          <w:rFonts w:ascii="Calibri" w:hAnsi="Calibri" w:cs="Calibri"/>
          <w:noProof/>
        </w:rPr>
        <w:t xml:space="preserve"> 3, 985–988. doi:10.1038/nclimate1990.</w:t>
      </w:r>
    </w:p>
    <w:p w14:paraId="23B94A8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irne, B. P. (1970). EFFECTS OF PRECIPITATION ON CROP INSECTS. </w:t>
      </w:r>
      <w:r w:rsidRPr="009824AF">
        <w:rPr>
          <w:rFonts w:ascii="Calibri" w:hAnsi="Calibri" w:cs="Calibri"/>
          <w:i/>
          <w:iCs/>
          <w:noProof/>
        </w:rPr>
        <w:t>Can. Entomol.</w:t>
      </w:r>
      <w:r w:rsidRPr="009824AF">
        <w:rPr>
          <w:rFonts w:ascii="Calibri" w:hAnsi="Calibri" w:cs="Calibri"/>
          <w:noProof/>
        </w:rPr>
        <w:t xml:space="preserve"> 102, 1360–1373. doi:10.4039/Ent1021360-11.</w:t>
      </w:r>
    </w:p>
    <w:p w14:paraId="166DF05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rggren, Å., Björkman, C., Bylund, H., and Ayres, M. P. (2009). The distribution and abundance of animal populations in a climate of uncertainty. </w:t>
      </w:r>
      <w:r w:rsidRPr="009824AF">
        <w:rPr>
          <w:rFonts w:ascii="Calibri" w:hAnsi="Calibri" w:cs="Calibri"/>
          <w:i/>
          <w:iCs/>
          <w:noProof/>
        </w:rPr>
        <w:t>Oikos</w:t>
      </w:r>
      <w:r w:rsidRPr="009824AF">
        <w:rPr>
          <w:rFonts w:ascii="Calibri" w:hAnsi="Calibri" w:cs="Calibri"/>
          <w:noProof/>
        </w:rPr>
        <w:t xml:space="preserve"> 118, 1121–1126. doi:10.1111/j.1600-0706.2009.17558.x.</w:t>
      </w:r>
    </w:p>
    <w:p w14:paraId="12A9564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9824AF">
        <w:rPr>
          <w:rFonts w:ascii="Calibri" w:hAnsi="Calibri" w:cs="Calibri"/>
          <w:i/>
          <w:iCs/>
          <w:noProof/>
        </w:rPr>
        <w:t>Biosci. Biotechnol. Biochem.</w:t>
      </w:r>
      <w:r w:rsidRPr="009824AF">
        <w:rPr>
          <w:rFonts w:ascii="Calibri" w:hAnsi="Calibri" w:cs="Calibri"/>
          <w:noProof/>
        </w:rPr>
        <w:t xml:space="preserve"> 71, 1476–1486. doi:10.1271/bbb.60708.</w:t>
      </w:r>
    </w:p>
    <w:p w14:paraId="055EB4A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lastRenderedPageBreak/>
        <w:t xml:space="preserve">Cook, J., Oreskes, N., Doran, P. T., Anderegg, W. R. L., Verheggen, B., Maibach, E. W., et al. (2016). Consensus on consensus: A synthesis of consensus estimates on human-caused global warming. </w:t>
      </w:r>
      <w:r w:rsidRPr="009824AF">
        <w:rPr>
          <w:rFonts w:ascii="Calibri" w:hAnsi="Calibri" w:cs="Calibri"/>
          <w:i/>
          <w:iCs/>
          <w:noProof/>
        </w:rPr>
        <w:t>Environ. Res. Lett.</w:t>
      </w:r>
      <w:r w:rsidRPr="009824AF">
        <w:rPr>
          <w:rFonts w:ascii="Calibri" w:hAnsi="Calibri" w:cs="Calibri"/>
          <w:noProof/>
        </w:rPr>
        <w:t xml:space="preserve"> 11. doi:10.1088/1748-9326/11/4/048002.</w:t>
      </w:r>
    </w:p>
    <w:p w14:paraId="1D448D76"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Deutsch, C. A., Tewksbury, J. J., Tigchelaar, M., Battisti, D. S., Merrill, S. C., Huey, R. B., et al. (2018). Increase in crop losses to insect pests in a warming climate. </w:t>
      </w:r>
      <w:r w:rsidRPr="009824AF">
        <w:rPr>
          <w:rFonts w:ascii="Calibri" w:hAnsi="Calibri" w:cs="Calibri"/>
          <w:i/>
          <w:iCs/>
          <w:noProof/>
        </w:rPr>
        <w:t>Science (80-. ).</w:t>
      </w:r>
      <w:r w:rsidRPr="009824AF">
        <w:rPr>
          <w:rFonts w:ascii="Calibri" w:hAnsi="Calibri" w:cs="Calibri"/>
          <w:noProof/>
        </w:rPr>
        <w:t xml:space="preserve"> 361, 916–919. doi:10.1126/science.aat3466.</w:t>
      </w:r>
    </w:p>
    <w:p w14:paraId="69F39CD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Fu, J.-Y., Han, B.-Y., and Xiao, Q. (2014). Mitochondrial COI and 16sRNA Evidence for a Single Species Hypothesis of </w:t>
      </w:r>
      <w:r w:rsidRPr="009824AF">
        <w:rPr>
          <w:rFonts w:ascii="Calibri" w:hAnsi="Calibri" w:cs="Calibri"/>
          <w:i/>
          <w:iCs/>
          <w:noProof/>
        </w:rPr>
        <w:t>E. vitis</w:t>
      </w:r>
      <w:r w:rsidRPr="009824AF">
        <w:rPr>
          <w:rFonts w:ascii="Calibri" w:hAnsi="Calibri" w:cs="Calibri"/>
          <w:noProof/>
        </w:rPr>
        <w:t xml:space="preserve">, </w:t>
      </w:r>
      <w:r w:rsidRPr="009824AF">
        <w:rPr>
          <w:rFonts w:ascii="Calibri" w:hAnsi="Calibri" w:cs="Calibri"/>
          <w:i/>
          <w:iCs/>
          <w:noProof/>
        </w:rPr>
        <w:t>J. formosana</w:t>
      </w:r>
      <w:r w:rsidRPr="009824AF">
        <w:rPr>
          <w:rFonts w:ascii="Calibri" w:hAnsi="Calibri" w:cs="Calibri"/>
          <w:noProof/>
        </w:rPr>
        <w:t xml:space="preserve"> and </w:t>
      </w:r>
      <w:r w:rsidRPr="009824AF">
        <w:rPr>
          <w:rFonts w:ascii="Calibri" w:hAnsi="Calibri" w:cs="Calibri"/>
          <w:i/>
          <w:iCs/>
          <w:noProof/>
        </w:rPr>
        <w:t>E. onukii</w:t>
      </w:r>
      <w:r w:rsidRPr="009824AF">
        <w:rPr>
          <w:rFonts w:ascii="Calibri" w:hAnsi="Calibri" w:cs="Calibri"/>
          <w:noProof/>
        </w:rPr>
        <w:t xml:space="preserve"> in East Asia. </w:t>
      </w:r>
      <w:r w:rsidRPr="009824AF">
        <w:rPr>
          <w:rFonts w:ascii="Calibri" w:hAnsi="Calibri" w:cs="Calibri"/>
          <w:i/>
          <w:iCs/>
          <w:noProof/>
        </w:rPr>
        <w:t>PLoS One</w:t>
      </w:r>
      <w:r w:rsidRPr="009824AF">
        <w:rPr>
          <w:rFonts w:ascii="Calibri" w:hAnsi="Calibri" w:cs="Calibri"/>
          <w:noProof/>
        </w:rPr>
        <w:t xml:space="preserve"> 9, e115259. doi:10.1371/journal.pone.0115259.</w:t>
      </w:r>
    </w:p>
    <w:p w14:paraId="41D4CE0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o, J., Zhao, D., and Chen, Z. (2004). Predatory function of </w:t>
      </w:r>
      <w:r w:rsidRPr="009824AF">
        <w:rPr>
          <w:rFonts w:ascii="Calibri" w:hAnsi="Calibri" w:cs="Calibri"/>
          <w:i/>
          <w:iCs/>
          <w:noProof/>
        </w:rPr>
        <w:t>Evarcha albaria</w:t>
      </w:r>
      <w:r w:rsidRPr="009824AF">
        <w:rPr>
          <w:rFonts w:ascii="Calibri" w:hAnsi="Calibri" w:cs="Calibri"/>
          <w:noProof/>
        </w:rPr>
        <w:t xml:space="preserve"> upon </w:t>
      </w:r>
      <w:r w:rsidRPr="009824AF">
        <w:rPr>
          <w:rFonts w:ascii="Calibri" w:hAnsi="Calibri" w:cs="Calibri"/>
          <w:i/>
          <w:iCs/>
          <w:noProof/>
        </w:rPr>
        <w:t>Empoasca vitis</w:t>
      </w:r>
      <w:r w:rsidRPr="009824AF">
        <w:rPr>
          <w:rFonts w:ascii="Calibri" w:hAnsi="Calibri" w:cs="Calibri"/>
          <w:noProof/>
        </w:rPr>
        <w:t xml:space="preserve">. </w:t>
      </w:r>
      <w:r w:rsidRPr="009824AF">
        <w:rPr>
          <w:rFonts w:ascii="Calibri" w:hAnsi="Calibri" w:cs="Calibri"/>
          <w:i/>
          <w:iCs/>
          <w:noProof/>
        </w:rPr>
        <w:t>Chinese J. Trop. Crop.</w:t>
      </w:r>
    </w:p>
    <w:p w14:paraId="1BF1C2C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2011). Distributed Lag Linear and Non-Linear Models in R : The Package dlnm. </w:t>
      </w:r>
      <w:r w:rsidRPr="009824AF">
        <w:rPr>
          <w:rFonts w:ascii="Calibri" w:hAnsi="Calibri" w:cs="Calibri"/>
          <w:i/>
          <w:iCs/>
          <w:noProof/>
        </w:rPr>
        <w:t>J. Stat. Softw.</w:t>
      </w:r>
      <w:r w:rsidRPr="009824AF">
        <w:rPr>
          <w:rFonts w:ascii="Calibri" w:hAnsi="Calibri" w:cs="Calibri"/>
          <w:noProof/>
        </w:rPr>
        <w:t xml:space="preserve"> 43, 2–20. doi:10.18637/jss.v043.i08.</w:t>
      </w:r>
    </w:p>
    <w:p w14:paraId="24CA486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Scheipl, F., Armstrong, B., and Kenward, M. G. (2017). A penalized framework for distributed lag non-linear models. </w:t>
      </w:r>
      <w:r w:rsidRPr="009824AF">
        <w:rPr>
          <w:rFonts w:ascii="Calibri" w:hAnsi="Calibri" w:cs="Calibri"/>
          <w:i/>
          <w:iCs/>
          <w:noProof/>
        </w:rPr>
        <w:t>Biometrics</w:t>
      </w:r>
      <w:r w:rsidRPr="009824AF">
        <w:rPr>
          <w:rFonts w:ascii="Calibri" w:hAnsi="Calibri" w:cs="Calibri"/>
          <w:noProof/>
        </w:rPr>
        <w:t xml:space="preserve"> 73, 938–948. doi:10.1111/biom.12645.</w:t>
      </w:r>
    </w:p>
    <w:p w14:paraId="7F475CE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oettel, M. S., and Glare, T. (2010). 11 Entomopathogenic Fungi and their Role in Regulation of Insect Populations. </w:t>
      </w:r>
      <w:r w:rsidRPr="009824AF">
        <w:rPr>
          <w:rFonts w:ascii="Calibri" w:hAnsi="Calibri" w:cs="Calibri"/>
          <w:i/>
          <w:iCs/>
          <w:noProof/>
        </w:rPr>
        <w:t>Insect Control</w:t>
      </w:r>
      <w:r w:rsidRPr="009824AF">
        <w:rPr>
          <w:rFonts w:ascii="Calibri" w:hAnsi="Calibri" w:cs="Calibri"/>
          <w:noProof/>
        </w:rPr>
        <w:t>.</w:t>
      </w:r>
    </w:p>
    <w:p w14:paraId="6FC49F9A"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IPCC (2007). Contribution of Working Group I to the Fourth Assessment Report of the Intergovernmental Panel on Climate Change, 2007. Cambridge, United Kingdom.</w:t>
      </w:r>
    </w:p>
    <w:p w14:paraId="652BB71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9824AF">
        <w:rPr>
          <w:rFonts w:ascii="Calibri" w:hAnsi="Calibri" w:cs="Calibri"/>
          <w:i/>
          <w:iCs/>
          <w:noProof/>
        </w:rPr>
        <w:t>J. Insect Physiol.</w:t>
      </w:r>
      <w:r w:rsidRPr="009824AF">
        <w:rPr>
          <w:rFonts w:ascii="Calibri" w:hAnsi="Calibri" w:cs="Calibri"/>
          <w:noProof/>
        </w:rPr>
        <w:t xml:space="preserve"> 58, 1235–1244. </w:t>
      </w:r>
      <w:r w:rsidRPr="009824AF">
        <w:rPr>
          <w:rFonts w:ascii="Calibri" w:hAnsi="Calibri" w:cs="Calibri"/>
          <w:noProof/>
        </w:rPr>
        <w:lastRenderedPageBreak/>
        <w:t>doi:10.1016/j.jinsphys.2012.06.008.</w:t>
      </w:r>
    </w:p>
    <w:p w14:paraId="591B55E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9824AF">
        <w:rPr>
          <w:rFonts w:ascii="Calibri" w:hAnsi="Calibri" w:cs="Calibri"/>
          <w:i/>
          <w:iCs/>
          <w:noProof/>
        </w:rPr>
        <w:t>Glob. Chang. Biol.</w:t>
      </w:r>
      <w:r w:rsidRPr="009824AF">
        <w:rPr>
          <w:rFonts w:ascii="Calibri" w:hAnsi="Calibri" w:cs="Calibri"/>
          <w:noProof/>
        </w:rPr>
        <w:t>, 1–14. doi:10.1111/gcb.14959.</w:t>
      </w:r>
    </w:p>
    <w:p w14:paraId="08BB5E6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Morimoto, J., Kern, A., Scott, E. R., Orians, C. M., Ahmed, S., et al. (2018). Striking changes in tea metabolites due to elevational effects. </w:t>
      </w:r>
      <w:r w:rsidRPr="009824AF">
        <w:rPr>
          <w:rFonts w:ascii="Calibri" w:hAnsi="Calibri" w:cs="Calibri"/>
          <w:i/>
          <w:iCs/>
          <w:noProof/>
        </w:rPr>
        <w:t>Food Chem.</w:t>
      </w:r>
      <w:r w:rsidRPr="009824AF">
        <w:rPr>
          <w:rFonts w:ascii="Calibri" w:hAnsi="Calibri" w:cs="Calibri"/>
          <w:noProof/>
        </w:rPr>
        <w:t xml:space="preserve"> 264, 334–341. doi:10.1016/j.foodchem.2018.05.040.</w:t>
      </w:r>
    </w:p>
    <w:p w14:paraId="1720727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9824AF">
        <w:rPr>
          <w:rFonts w:ascii="Calibri" w:hAnsi="Calibri" w:cs="Calibri"/>
          <w:i/>
          <w:iCs/>
          <w:noProof/>
        </w:rPr>
        <w:t>Front. Plant Sci.</w:t>
      </w:r>
      <w:r w:rsidRPr="009824AF">
        <w:rPr>
          <w:rFonts w:ascii="Calibri" w:hAnsi="Calibri" w:cs="Calibri"/>
          <w:noProof/>
        </w:rPr>
        <w:t xml:space="preserve"> 10, 1518. doi:10.3389/fpls.2019.01518.</w:t>
      </w:r>
    </w:p>
    <w:p w14:paraId="52D37CF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owalsick, A., Kfoury, N., Robbat, A., Ahmed, S., Orians, C., Griffin, T., et al. (2014). Metabolite profiling of </w:t>
      </w:r>
      <w:r w:rsidRPr="009824AF">
        <w:rPr>
          <w:rFonts w:ascii="Calibri" w:hAnsi="Calibri" w:cs="Calibri"/>
          <w:i/>
          <w:iCs/>
          <w:noProof/>
        </w:rPr>
        <w:t>Camellia sinensis</w:t>
      </w:r>
      <w:r w:rsidRPr="009824AF">
        <w:rPr>
          <w:rFonts w:ascii="Calibri" w:hAnsi="Calibri" w:cs="Calibri"/>
          <w:noProof/>
        </w:rPr>
        <w:t xml:space="preserve"> by automated sequential, multidimensional gas chromatography/mass spectrometry reveals strong monsoon effects on tea constituents. </w:t>
      </w:r>
      <w:r w:rsidRPr="009824AF">
        <w:rPr>
          <w:rFonts w:ascii="Calibri" w:hAnsi="Calibri" w:cs="Calibri"/>
          <w:i/>
          <w:iCs/>
          <w:noProof/>
        </w:rPr>
        <w:t>J. Chromatogr. A</w:t>
      </w:r>
      <w:r w:rsidRPr="009824AF">
        <w:rPr>
          <w:rFonts w:ascii="Calibri" w:hAnsi="Calibri" w:cs="Calibri"/>
          <w:noProof/>
        </w:rPr>
        <w:t xml:space="preserve"> 1370, 230–239. doi:10.1016/j.chroma.2014.10.058.</w:t>
      </w:r>
    </w:p>
    <w:p w14:paraId="166F069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Lou, W., Sun, S., Wu, L., and Sun, K. (2014). Effects of climate change on the economic output of the Longjing-43 tea tree, 1972–2013. </w:t>
      </w:r>
      <w:r w:rsidRPr="009824AF">
        <w:rPr>
          <w:rFonts w:ascii="Calibri" w:hAnsi="Calibri" w:cs="Calibri"/>
          <w:i/>
          <w:iCs/>
          <w:noProof/>
        </w:rPr>
        <w:t>Int. J. Biometeorol.</w:t>
      </w:r>
      <w:r w:rsidRPr="009824AF">
        <w:rPr>
          <w:rFonts w:ascii="Calibri" w:hAnsi="Calibri" w:cs="Calibri"/>
          <w:noProof/>
        </w:rPr>
        <w:t xml:space="preserve"> 59, 593–603. doi:10.1007/s00484-014-0873-x.</w:t>
      </w:r>
    </w:p>
    <w:p w14:paraId="3C5CEBC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9824AF">
        <w:rPr>
          <w:rFonts w:ascii="Calibri" w:hAnsi="Calibri" w:cs="Calibri"/>
          <w:i/>
          <w:iCs/>
          <w:noProof/>
        </w:rPr>
        <w:t>Nat. Commun.</w:t>
      </w:r>
      <w:r w:rsidRPr="009824AF">
        <w:rPr>
          <w:rFonts w:ascii="Calibri" w:hAnsi="Calibri" w:cs="Calibri"/>
          <w:noProof/>
        </w:rPr>
        <w:t xml:space="preserve"> 10. doi:10.1038/s41467-019-12479-</w:t>
      </w:r>
      <w:r w:rsidRPr="009824AF">
        <w:rPr>
          <w:rFonts w:ascii="Calibri" w:hAnsi="Calibri" w:cs="Calibri"/>
          <w:noProof/>
        </w:rPr>
        <w:lastRenderedPageBreak/>
        <w:t>w.</w:t>
      </w:r>
    </w:p>
    <w:p w14:paraId="53CD329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lfi, R. L., Crone, E., and Williams, N. (2019). Demographic benefits of early season resources for bumble bee (B. vosnesenskii) colonies. </w:t>
      </w:r>
      <w:r w:rsidRPr="009824AF">
        <w:rPr>
          <w:rFonts w:ascii="Calibri" w:hAnsi="Calibri" w:cs="Calibri"/>
          <w:i/>
          <w:iCs/>
          <w:noProof/>
        </w:rPr>
        <w:t>Oecologia</w:t>
      </w:r>
      <w:r w:rsidRPr="009824AF">
        <w:rPr>
          <w:rFonts w:ascii="Calibri" w:hAnsi="Calibri" w:cs="Calibri"/>
          <w:noProof/>
        </w:rPr>
        <w:t xml:space="preserve"> 191, 377–388. doi:10.1007/s00442-019-04472-3.</w:t>
      </w:r>
    </w:p>
    <w:p w14:paraId="021A9EC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o, Y., Tan, R., Gong, Z., and Kuang, S. (2014). Relationships between population dynamics of </w:t>
      </w:r>
      <w:r w:rsidRPr="009824AF">
        <w:rPr>
          <w:rFonts w:ascii="Calibri" w:hAnsi="Calibri" w:cs="Calibri"/>
          <w:i/>
          <w:iCs/>
          <w:noProof/>
        </w:rPr>
        <w:t>Empoasca vitis</w:t>
      </w:r>
      <w:r w:rsidRPr="009824AF">
        <w:rPr>
          <w:rFonts w:ascii="Calibri" w:hAnsi="Calibri" w:cs="Calibri"/>
          <w:noProof/>
        </w:rPr>
        <w:t xml:space="preserve"> and meteorological factors in tea plantation. </w:t>
      </w:r>
      <w:r w:rsidRPr="009824AF">
        <w:rPr>
          <w:rFonts w:ascii="Calibri" w:hAnsi="Calibri" w:cs="Calibri"/>
          <w:i/>
          <w:iCs/>
          <w:noProof/>
        </w:rPr>
        <w:t>Hubei Agric. Sci.</w:t>
      </w:r>
      <w:r w:rsidRPr="009824AF">
        <w:rPr>
          <w:rFonts w:ascii="Calibri" w:hAnsi="Calibri" w:cs="Calibri"/>
          <w:noProof/>
        </w:rPr>
        <w:t xml:space="preserve"> 53. doi:10.14088/j.cnki.issn0439-8114.2014.24.032.</w:t>
      </w:r>
    </w:p>
    <w:p w14:paraId="5249FC8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eineke, E. K., Classen, A. T., Sanders, N. J., and Jonathan Davies, T. (2018). Herbarium specimens reveal increasing herbivory over the past century. </w:t>
      </w:r>
      <w:r w:rsidRPr="009824AF">
        <w:rPr>
          <w:rFonts w:ascii="Calibri" w:hAnsi="Calibri" w:cs="Calibri"/>
          <w:i/>
          <w:iCs/>
          <w:noProof/>
        </w:rPr>
        <w:t>J. Ecol.</w:t>
      </w:r>
      <w:r w:rsidRPr="009824AF">
        <w:rPr>
          <w:rFonts w:ascii="Calibri" w:hAnsi="Calibri" w:cs="Calibri"/>
          <w:noProof/>
        </w:rPr>
        <w:t>, 1–13. doi:10.1111/1365-2745.13057.</w:t>
      </w:r>
    </w:p>
    <w:p w14:paraId="7B6A9945"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NOAA (2020). NOAA National Centers for Environmental Information, State of the Climate: Global Climate Report for Annual 2019.</w:t>
      </w:r>
    </w:p>
    <w:p w14:paraId="4386DA1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Porter, J. H., Parry, M. L., and Carter, T. R. (1991). The potential effects of climatic change on agricultural insect pests. </w:t>
      </w:r>
      <w:r w:rsidRPr="009824AF">
        <w:rPr>
          <w:rFonts w:ascii="Calibri" w:hAnsi="Calibri" w:cs="Calibri"/>
          <w:i/>
          <w:iCs/>
          <w:noProof/>
        </w:rPr>
        <w:t>Agric. For. Meteorol.</w:t>
      </w:r>
      <w:r w:rsidRPr="009824AF">
        <w:rPr>
          <w:rFonts w:ascii="Calibri" w:hAnsi="Calibri" w:cs="Calibri"/>
          <w:noProof/>
        </w:rPr>
        <w:t xml:space="preserve"> 57, 221–240. doi:10.1016/0168-1923(91)90088-8.</w:t>
      </w:r>
    </w:p>
    <w:p w14:paraId="2768642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Reineke, A., and Hauck, M. (2012). Larval development of Empoasca vitis and Edwardsiana rosae (Homoptera: Cicadellidae) at different temperatures on grapevine leaves. </w:t>
      </w:r>
      <w:r w:rsidRPr="009824AF">
        <w:rPr>
          <w:rFonts w:ascii="Calibri" w:hAnsi="Calibri" w:cs="Calibri"/>
          <w:i/>
          <w:iCs/>
          <w:noProof/>
        </w:rPr>
        <w:t>J. Appl. Entomol.</w:t>
      </w:r>
      <w:r w:rsidRPr="009824AF">
        <w:rPr>
          <w:rFonts w:ascii="Calibri" w:hAnsi="Calibri" w:cs="Calibri"/>
          <w:noProof/>
        </w:rPr>
        <w:t xml:space="preserve"> 136, 656–664. Available at: https://onlinelibrary.wiley.com/doi/pdf/10.1111/j.1439-0418.2011.01699.x.</w:t>
      </w:r>
    </w:p>
    <w:p w14:paraId="6AD77C9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aijo, R. (1980). Effect of shade treatment on biosynthesis of catechins in tea plants. </w:t>
      </w:r>
      <w:r w:rsidRPr="009824AF">
        <w:rPr>
          <w:rFonts w:ascii="Calibri" w:hAnsi="Calibri" w:cs="Calibri"/>
          <w:i/>
          <w:iCs/>
          <w:noProof/>
        </w:rPr>
        <w:t>Plant Cell Physiol.</w:t>
      </w:r>
      <w:r w:rsidRPr="009824AF">
        <w:rPr>
          <w:rFonts w:ascii="Calibri" w:hAnsi="Calibri" w:cs="Calibri"/>
          <w:noProof/>
        </w:rPr>
        <w:t xml:space="preserve"> 21, 989–998. doi:10.1093/oxfordjournals.pcp.a076087.</w:t>
      </w:r>
    </w:p>
    <w:p w14:paraId="67D49FAC"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cott, E. R., Li, X., Kfoury, N., Morimoto, J., Han, W.-Y., Ahmed, S., et al. (2019). Interactive </w:t>
      </w:r>
      <w:r w:rsidRPr="009824AF">
        <w:rPr>
          <w:rFonts w:ascii="Calibri" w:hAnsi="Calibri" w:cs="Calibri"/>
          <w:noProof/>
        </w:rPr>
        <w:lastRenderedPageBreak/>
        <w:t>effects of drought severity and simulated herbivory on tea (</w:t>
      </w:r>
      <w:r w:rsidRPr="009824AF">
        <w:rPr>
          <w:rFonts w:ascii="Calibri" w:hAnsi="Calibri" w:cs="Calibri"/>
          <w:i/>
          <w:iCs/>
          <w:noProof/>
        </w:rPr>
        <w:t>Camellia sinensis</w:t>
      </w:r>
      <w:r w:rsidRPr="009824AF">
        <w:rPr>
          <w:rFonts w:ascii="Calibri" w:hAnsi="Calibri" w:cs="Calibri"/>
          <w:noProof/>
        </w:rPr>
        <w:t xml:space="preserve">) volatile and non-volatile metabolites. </w:t>
      </w:r>
      <w:r w:rsidRPr="009824AF">
        <w:rPr>
          <w:rFonts w:ascii="Calibri" w:hAnsi="Calibri" w:cs="Calibri"/>
          <w:i/>
          <w:iCs/>
          <w:noProof/>
        </w:rPr>
        <w:t>Environ. Exp. Bot.</w:t>
      </w:r>
      <w:r w:rsidRPr="009824AF">
        <w:rPr>
          <w:rFonts w:ascii="Calibri" w:hAnsi="Calibri" w:cs="Calibri"/>
          <w:noProof/>
        </w:rPr>
        <w:t xml:space="preserve"> 157, 283–292. doi:10.1016/j.envexpbot.2018.10.025.</w:t>
      </w:r>
    </w:p>
    <w:p w14:paraId="62FE877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9824AF">
        <w:rPr>
          <w:rFonts w:ascii="Calibri" w:hAnsi="Calibri" w:cs="Calibri"/>
          <w:i/>
          <w:iCs/>
          <w:noProof/>
        </w:rPr>
        <w:t>J. Econ. Entomol.</w:t>
      </w:r>
      <w:r w:rsidRPr="009824AF">
        <w:rPr>
          <w:rFonts w:ascii="Calibri" w:hAnsi="Calibri" w:cs="Calibri"/>
          <w:noProof/>
        </w:rPr>
        <w:t xml:space="preserve"> 108, 1025–1033. doi:10.1093/jee/tov054.</w:t>
      </w:r>
    </w:p>
    <w:p w14:paraId="599EBA7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eller, B. J., Adler, P. B., Edwards, C. B., Hooker, G., and Ellner, S. P. (2016). Linking demography with drivers: Climate and competition. </w:t>
      </w:r>
      <w:r w:rsidRPr="009824AF">
        <w:rPr>
          <w:rFonts w:ascii="Calibri" w:hAnsi="Calibri" w:cs="Calibri"/>
          <w:i/>
          <w:iCs/>
          <w:noProof/>
        </w:rPr>
        <w:t>Methods Ecol. Evol.</w:t>
      </w:r>
      <w:r w:rsidRPr="009824AF">
        <w:rPr>
          <w:rFonts w:ascii="Calibri" w:hAnsi="Calibri" w:cs="Calibri"/>
          <w:noProof/>
        </w:rPr>
        <w:t xml:space="preserve"> 7, 171–183. doi:10.1111/2041-210X.12486.</w:t>
      </w:r>
    </w:p>
    <w:p w14:paraId="39652F58"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obin, P. C., Nagarkatti, S., Loeb, G., and Saunders, M. C. (2008). Historical and projected interactions between climate change and insect voltinism in a multivoltine species. </w:t>
      </w:r>
      <w:r w:rsidRPr="009824AF">
        <w:rPr>
          <w:rFonts w:ascii="Calibri" w:hAnsi="Calibri" w:cs="Calibri"/>
          <w:i/>
          <w:iCs/>
          <w:noProof/>
        </w:rPr>
        <w:t>Glob. Chang. Biol.</w:t>
      </w:r>
      <w:r w:rsidRPr="009824AF">
        <w:rPr>
          <w:rFonts w:ascii="Calibri" w:hAnsi="Calibri" w:cs="Calibri"/>
          <w:noProof/>
        </w:rPr>
        <w:t xml:space="preserve"> 14, 951–957. doi:10.1111/j.1365-2486.2008.01561.x.</w:t>
      </w:r>
    </w:p>
    <w:p w14:paraId="79D605F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Wood, S. N. (2017). </w:t>
      </w:r>
      <w:r w:rsidRPr="009824AF">
        <w:rPr>
          <w:rFonts w:ascii="Calibri" w:hAnsi="Calibri" w:cs="Calibri"/>
          <w:i/>
          <w:iCs/>
          <w:noProof/>
        </w:rPr>
        <w:t>Generalized Additive Models: An Introduction with R</w:t>
      </w:r>
      <w:r w:rsidRPr="009824AF">
        <w:rPr>
          <w:rFonts w:ascii="Calibri" w:hAnsi="Calibri" w:cs="Calibri"/>
          <w:noProof/>
        </w:rPr>
        <w:t>. Chapman and Hall/CRC.</w:t>
      </w:r>
    </w:p>
    <w:p w14:paraId="22AF4A5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Xin, Z.-J., Li, X.-W., Bian, L., and Sun, X.-L. (2017). Tea green leafhopper, Empoasca vitis, chooses suitable host plants by detecting the emission level of (3Z)-hexenyl acetate. </w:t>
      </w:r>
      <w:r w:rsidRPr="009824AF">
        <w:rPr>
          <w:rFonts w:ascii="Calibri" w:hAnsi="Calibri" w:cs="Calibri"/>
          <w:i/>
          <w:iCs/>
          <w:noProof/>
        </w:rPr>
        <w:t>Bull. Entomol. Res.</w:t>
      </w:r>
      <w:r w:rsidRPr="009824AF">
        <w:rPr>
          <w:rFonts w:ascii="Calibri" w:hAnsi="Calibri" w:cs="Calibri"/>
          <w:noProof/>
        </w:rPr>
        <w:t xml:space="preserve"> 107, 77–84. doi:10.1017/S000748531600064X.</w:t>
      </w:r>
    </w:p>
    <w:p w14:paraId="39C2D5D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9824AF">
        <w:rPr>
          <w:rFonts w:ascii="Calibri" w:hAnsi="Calibri" w:cs="Calibri"/>
          <w:i/>
          <w:iCs/>
          <w:noProof/>
        </w:rPr>
        <w:t>Crit. Rev. Food Sci. Nutr.</w:t>
      </w:r>
      <w:r w:rsidRPr="009824AF">
        <w:rPr>
          <w:rFonts w:ascii="Calibri" w:hAnsi="Calibri" w:cs="Calibri"/>
          <w:noProof/>
        </w:rPr>
        <w:t xml:space="preserve"> 59, 2321–2334. doi:10.1080/10408398.2018.1506907.</w:t>
      </w:r>
    </w:p>
    <w:p w14:paraId="5184053D" w14:textId="581D5377" w:rsidR="006D7D16" w:rsidRDefault="006D7D16" w:rsidP="009824AF">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2-29T13:55:00Z" w:initials="SER">
    <w:p w14:paraId="74714DEA" w14:textId="77777777" w:rsidR="00C772A4" w:rsidRDefault="00C772A4" w:rsidP="00C772A4">
      <w:pPr>
        <w:pStyle w:val="CommentText"/>
      </w:pPr>
      <w:r>
        <w:rPr>
          <w:rStyle w:val="CommentReference"/>
        </w:rPr>
        <w:annotationRef/>
      </w:r>
      <w:r>
        <w:t>This isn’t the right citation.  Is the study I’m thinking of still in review?</w:t>
      </w:r>
    </w:p>
  </w:comment>
  <w:comment w:id="1" w:author="Scott, Eric R." w:date="2020-02-29T12:53:00Z" w:initials="SER">
    <w:p w14:paraId="17782703" w14:textId="7E55F4D8" w:rsidR="00C23A60" w:rsidRDefault="00C23A60">
      <w:pPr>
        <w:pStyle w:val="CommentText"/>
      </w:pPr>
      <w:r>
        <w:rPr>
          <w:rStyle w:val="CommentReference"/>
        </w:rPr>
        <w:annotationRef/>
      </w:r>
      <w:r>
        <w:t>Find a newer paper</w:t>
      </w:r>
    </w:p>
  </w:comment>
  <w:comment w:id="2" w:author="Scott, Eric R." w:date="2020-03-01T17:13:00Z" w:initials="SER">
    <w:p w14:paraId="776F8970" w14:textId="7F6547C7" w:rsidR="001408E7" w:rsidRDefault="001408E7">
      <w:pPr>
        <w:pStyle w:val="CommentText"/>
      </w:pPr>
      <w:r>
        <w:rPr>
          <w:rStyle w:val="CommentReference"/>
        </w:rPr>
        <w:annotationRef/>
      </w:r>
      <w:r>
        <w:t>Citation needed</w:t>
      </w:r>
    </w:p>
  </w:comment>
  <w:comment w:id="3" w:author="Scott, Eric R." w:date="2020-02-29T16:17:00Z" w:initials="SER">
    <w:p w14:paraId="32A4E7AF" w14:textId="67B6C0AF" w:rsidR="00591741" w:rsidRDefault="00591741">
      <w:pPr>
        <w:pStyle w:val="CommentText"/>
      </w:pPr>
      <w:r>
        <w:rPr>
          <w:rStyle w:val="CommentReference"/>
        </w:rPr>
        <w:annotationRef/>
      </w:r>
      <w:r>
        <w:t>Necessary?</w:t>
      </w:r>
    </w:p>
  </w:comment>
  <w:comment w:id="4" w:author="Scott, Eric R." w:date="2020-02-29T16:27:00Z" w:initials="SER">
    <w:p w14:paraId="1CC2E63F" w14:textId="4760C43B" w:rsidR="00591741" w:rsidRDefault="00591741">
      <w:pPr>
        <w:pStyle w:val="CommentText"/>
      </w:pPr>
      <w:r>
        <w:rPr>
          <w:rStyle w:val="CommentReference"/>
        </w:rPr>
        <w:annotationRef/>
      </w:r>
      <w:r>
        <w:t>Check model</w:t>
      </w:r>
    </w:p>
  </w:comment>
  <w:comment w:id="5" w:author="Scott, Eric R." w:date="2020-02-29T16:27:00Z" w:initials="SER">
    <w:p w14:paraId="5E19C919" w14:textId="77777777" w:rsidR="00591741" w:rsidRDefault="00591741">
      <w:pPr>
        <w:pStyle w:val="CommentText"/>
      </w:pPr>
      <w:r>
        <w:rPr>
          <w:rStyle w:val="CommentReference"/>
        </w:rPr>
        <w:annotationRef/>
      </w:r>
      <w:r>
        <w:t xml:space="preserve">I’m actually not using the rain </w:t>
      </w:r>
      <w:r w:rsidR="002F62B0">
        <w:t>gauge</w:t>
      </w:r>
      <w:r>
        <w:t xml:space="preserve"> data at all in my analyses, so do I even need to mention it? I only used it to check that the weather station data is reasonable.</w:t>
      </w:r>
    </w:p>
    <w:p w14:paraId="4A540DEE" w14:textId="77777777" w:rsidR="002F62B0" w:rsidRDefault="002F62B0">
      <w:pPr>
        <w:pStyle w:val="CommentText"/>
      </w:pPr>
    </w:p>
    <w:p w14:paraId="3E5BCB8A" w14:textId="2FDF9341" w:rsidR="002F62B0" w:rsidRDefault="002F62B0">
      <w:pPr>
        <w:pStyle w:val="CommentText"/>
      </w:pPr>
      <w:r>
        <w:t xml:space="preserve">I also just found interpolated precipitation data from </w:t>
      </w:r>
      <w:proofErr w:type="spellStart"/>
      <w:r>
        <w:t>Corene</w:t>
      </w:r>
      <w:proofErr w:type="spellEnd"/>
      <w:r>
        <w:t xml:space="preserve"> that I haven’t looked at yet.</w:t>
      </w:r>
      <w:r w:rsidR="009824AF">
        <w:t xml:space="preserve">  It might match the rain gauge better.</w:t>
      </w:r>
    </w:p>
  </w:comment>
  <w:comment w:id="6" w:author="Scott, Eric R." w:date="2020-02-29T16:36:00Z" w:initials="SER">
    <w:p w14:paraId="39E83C9A" w14:textId="3A928280" w:rsidR="00BE5B6B" w:rsidRDefault="00BE5B6B">
      <w:pPr>
        <w:pStyle w:val="CommentText"/>
      </w:pPr>
      <w:r>
        <w:rPr>
          <w:rStyle w:val="CommentReference"/>
        </w:rPr>
        <w:annotationRef/>
      </w:r>
      <w:r>
        <w:t>I might consider changing this to be a lagged effect of harvest rather than a (non-)linear relationship with number of days post-harvest.  I think that would more accurately represent the effect I’m trying to model.</w:t>
      </w:r>
    </w:p>
  </w:comment>
  <w:comment w:id="7" w:author="Scott, Eric R." w:date="2020-02-29T16:34:00Z" w:initials="SER">
    <w:p w14:paraId="17C6C9B9" w14:textId="07DBC8A7" w:rsidR="00BE5B6B" w:rsidRDefault="00BE5B6B">
      <w:pPr>
        <w:pStyle w:val="CommentText"/>
      </w:pPr>
      <w:r>
        <w:rPr>
          <w:rStyle w:val="CommentReference"/>
        </w:rPr>
        <w:annotationRef/>
      </w:r>
      <w:r>
        <w:t>Elizabeth: Am I saying this correctly? This is from a partial effects plot, so it’s the lowest growth rate holding all other factors average.</w:t>
      </w:r>
    </w:p>
  </w:comment>
  <w:comment w:id="8" w:author="Scott, Eric R." w:date="2020-03-01T17:19:00Z" w:initials="SER">
    <w:p w14:paraId="2F20E68D" w14:textId="491324F5" w:rsidR="009824AF" w:rsidRDefault="009824AF">
      <w:pPr>
        <w:pStyle w:val="CommentText"/>
      </w:pPr>
      <w:r>
        <w:rPr>
          <w:rStyle w:val="CommentReference"/>
        </w:rPr>
        <w:annotationRef/>
      </w:r>
      <w:r>
        <w:t xml:space="preserve">I should probably make the color scale consistent between the </w:t>
      </w:r>
      <w:proofErr w:type="spellStart"/>
      <w:r>
        <w:t>precip</w:t>
      </w:r>
      <w:proofErr w:type="spellEnd"/>
      <w:r>
        <w:t xml:space="preserve"> and temperature plots</w:t>
      </w:r>
    </w:p>
  </w:comment>
  <w:comment w:id="9" w:author="Scott, Eric R." w:date="2020-02-25T13:06:00Z" w:initials="SER">
    <w:p w14:paraId="63423EA7" w14:textId="77777777" w:rsidR="00C23A60" w:rsidRDefault="00C23A60" w:rsidP="0029160F">
      <w:pPr>
        <w:pStyle w:val="CommentText"/>
      </w:pPr>
      <w:r>
        <w:rPr>
          <w:rStyle w:val="CommentReference"/>
        </w:rPr>
        <w:annotationRef/>
      </w:r>
      <w:r>
        <w:t>Should I show plots for non-significant co-variates?  They’re just flat lines with very wide confidence intervals.</w:t>
      </w:r>
    </w:p>
  </w:comment>
  <w:comment w:id="10" w:author="Scott, Eric R." w:date="2020-02-28T10:24:00Z" w:initials="SER">
    <w:p w14:paraId="5D5EB1C0" w14:textId="7E7DB88C" w:rsidR="00C23A60" w:rsidRDefault="00C23A60"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11" w:author="Scott, Eric R." w:date="2020-03-01T16:04:00Z" w:initials="SER">
    <w:p w14:paraId="708931E4" w14:textId="75D85835" w:rsidR="000410AF" w:rsidRPr="009824AF" w:rsidRDefault="000410AF" w:rsidP="000410AF">
      <w:pPr>
        <w:pStyle w:val="CommentText"/>
      </w:pPr>
      <w:r>
        <w:rPr>
          <w:rStyle w:val="CommentReference"/>
        </w:rPr>
        <w:annotationRef/>
      </w:r>
      <w:r w:rsidR="009824AF">
        <w:t xml:space="preserve">Is it better to cite this as “Chapter ___” or as “Scott et al. </w:t>
      </w:r>
      <w:r w:rsidR="009824AF">
        <w:rPr>
          <w:i/>
          <w:iCs/>
        </w:rPr>
        <w:t>in review</w:t>
      </w:r>
      <w:r w:rsidR="009824AF">
        <w:t>”?</w:t>
      </w:r>
    </w:p>
  </w:comment>
  <w:comment w:id="12" w:author="Scott, Eric R." w:date="2020-02-25T13:33:00Z" w:initials="SER">
    <w:p w14:paraId="5B6F95A1" w14:textId="7446A9BD" w:rsidR="00C23A60" w:rsidRDefault="00C23A60">
      <w:pPr>
        <w:pStyle w:val="CommentText"/>
      </w:pPr>
      <w:r>
        <w:rPr>
          <w:rStyle w:val="CommentReference"/>
        </w:rPr>
        <w:annotationRef/>
      </w:r>
      <w:r>
        <w:t xml:space="preserve">Wait, this makes me think we should model this as a lagged </w:t>
      </w:r>
      <w:r w:rsidR="009824AF">
        <w:t>effect</w:t>
      </w:r>
      <w:r>
        <w:t xml:space="preserve"> as well.  Can I have a lagged factor variable?  Instead of days </w:t>
      </w:r>
      <w:proofErr w:type="spellStart"/>
      <w:r>
        <w:t>post harvest</w:t>
      </w:r>
      <w:proofErr w:type="spellEnd"/>
      <w:r>
        <w:t xml:space="preserve"> it would just be </w:t>
      </w:r>
      <w:proofErr w:type="gramStart"/>
      <w:r>
        <w:t>s(</w:t>
      </w:r>
      <w:proofErr w:type="gramEnd"/>
      <w:r>
        <w:t>H, L) where H would be a matrix that just had 1’s and 0’s at different lag points indicating how long ago the harvest was (1 = harvested on that day).  Something to try if you think it sounds like a good idea and if it would show something different than this co-variate.</w:t>
      </w:r>
    </w:p>
  </w:comment>
  <w:comment w:id="14" w:author="Scott, Eric R." w:date="2020-03-01T17:03:00Z" w:initials="SER">
    <w:p w14:paraId="2A0063D2" w14:textId="6D9F8E29" w:rsidR="001408E7" w:rsidRDefault="001408E7">
      <w:pPr>
        <w:pStyle w:val="CommentText"/>
      </w:pPr>
      <w:r>
        <w:rPr>
          <w:rStyle w:val="CommentReference"/>
        </w:rPr>
        <w:annotationRef/>
      </w:r>
      <w:r>
        <w:t>A bit repetitive, I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14DEA" w15:done="0"/>
  <w15:commentEx w15:paraId="17782703" w15:done="0"/>
  <w15:commentEx w15:paraId="776F8970" w15:done="0"/>
  <w15:commentEx w15:paraId="32A4E7AF" w15:done="0"/>
  <w15:commentEx w15:paraId="1CC2E63F" w15:done="0"/>
  <w15:commentEx w15:paraId="3E5BCB8A" w15:done="0"/>
  <w15:commentEx w15:paraId="39E83C9A" w15:done="0"/>
  <w15:commentEx w15:paraId="17C6C9B9" w15:done="0"/>
  <w15:commentEx w15:paraId="2F20E68D" w15:done="0"/>
  <w15:commentEx w15:paraId="63423EA7" w15:done="0"/>
  <w15:commentEx w15:paraId="5D5EB1C0" w15:done="0"/>
  <w15:commentEx w15:paraId="708931E4" w15:done="0"/>
  <w15:commentEx w15:paraId="5B6F95A1" w15:done="0"/>
  <w15:commentEx w15:paraId="2A0063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14DEA" w16cid:durableId="2204EBEB"/>
  <w16cid:commentId w16cid:paraId="17782703" w16cid:durableId="2204DD5A"/>
  <w16cid:commentId w16cid:paraId="776F8970" w16cid:durableId="22066BAB"/>
  <w16cid:commentId w16cid:paraId="32A4E7AF" w16cid:durableId="22050D0E"/>
  <w16cid:commentId w16cid:paraId="1CC2E63F" w16cid:durableId="22050F64"/>
  <w16cid:commentId w16cid:paraId="3E5BCB8A" w16cid:durableId="22050F86"/>
  <w16cid:commentId w16cid:paraId="39E83C9A" w16cid:durableId="2205117F"/>
  <w16cid:commentId w16cid:paraId="17C6C9B9" w16cid:durableId="22051112"/>
  <w16cid:commentId w16cid:paraId="2F20E68D" w16cid:durableId="22066D1F"/>
  <w16cid:commentId w16cid:paraId="63423EA7" w16cid:durableId="21FF9A69"/>
  <w16cid:commentId w16cid:paraId="5D5EB1C0" w16cid:durableId="220368E6"/>
  <w16cid:commentId w16cid:paraId="708931E4" w16cid:durableId="22065B98"/>
  <w16cid:commentId w16cid:paraId="5B6F95A1" w16cid:durableId="21FFA0C0"/>
  <w16cid:commentId w16cid:paraId="2A0063D2" w16cid:durableId="220669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410AF"/>
    <w:rsid w:val="00063EE0"/>
    <w:rsid w:val="000C5B05"/>
    <w:rsid w:val="000C61BD"/>
    <w:rsid w:val="000D4D46"/>
    <w:rsid w:val="000F46FD"/>
    <w:rsid w:val="000F4814"/>
    <w:rsid w:val="001408E7"/>
    <w:rsid w:val="00163DE0"/>
    <w:rsid w:val="00187372"/>
    <w:rsid w:val="001A5434"/>
    <w:rsid w:val="001C67A8"/>
    <w:rsid w:val="002176A5"/>
    <w:rsid w:val="00240042"/>
    <w:rsid w:val="002647C7"/>
    <w:rsid w:val="00272011"/>
    <w:rsid w:val="0029160F"/>
    <w:rsid w:val="002920B0"/>
    <w:rsid w:val="002972C2"/>
    <w:rsid w:val="002C1DCA"/>
    <w:rsid w:val="002D34EC"/>
    <w:rsid w:val="002F0F7B"/>
    <w:rsid w:val="002F3098"/>
    <w:rsid w:val="002F62B0"/>
    <w:rsid w:val="00310381"/>
    <w:rsid w:val="00323E3E"/>
    <w:rsid w:val="00355907"/>
    <w:rsid w:val="00360094"/>
    <w:rsid w:val="00364056"/>
    <w:rsid w:val="0039074E"/>
    <w:rsid w:val="00397CE8"/>
    <w:rsid w:val="003B7CA8"/>
    <w:rsid w:val="004022A1"/>
    <w:rsid w:val="004057C3"/>
    <w:rsid w:val="004107BB"/>
    <w:rsid w:val="00432FBA"/>
    <w:rsid w:val="0045163F"/>
    <w:rsid w:val="004614A5"/>
    <w:rsid w:val="00464C81"/>
    <w:rsid w:val="0047102B"/>
    <w:rsid w:val="004A75B4"/>
    <w:rsid w:val="005432BF"/>
    <w:rsid w:val="00577511"/>
    <w:rsid w:val="005859AC"/>
    <w:rsid w:val="00591741"/>
    <w:rsid w:val="005F723A"/>
    <w:rsid w:val="00626C64"/>
    <w:rsid w:val="00630D1D"/>
    <w:rsid w:val="00633DAF"/>
    <w:rsid w:val="00672EC5"/>
    <w:rsid w:val="00683D63"/>
    <w:rsid w:val="006872B9"/>
    <w:rsid w:val="006A1948"/>
    <w:rsid w:val="006B744C"/>
    <w:rsid w:val="006D2182"/>
    <w:rsid w:val="006D7D16"/>
    <w:rsid w:val="007241F5"/>
    <w:rsid w:val="00727FD8"/>
    <w:rsid w:val="007538FC"/>
    <w:rsid w:val="00756DFE"/>
    <w:rsid w:val="00777B62"/>
    <w:rsid w:val="007B3496"/>
    <w:rsid w:val="007D038F"/>
    <w:rsid w:val="007E32EE"/>
    <w:rsid w:val="00802138"/>
    <w:rsid w:val="00830D0A"/>
    <w:rsid w:val="00852157"/>
    <w:rsid w:val="00865793"/>
    <w:rsid w:val="00885BC6"/>
    <w:rsid w:val="00892350"/>
    <w:rsid w:val="008970FA"/>
    <w:rsid w:val="008C32EB"/>
    <w:rsid w:val="008E2EDD"/>
    <w:rsid w:val="008F3486"/>
    <w:rsid w:val="009824AF"/>
    <w:rsid w:val="009A2F4A"/>
    <w:rsid w:val="009F406F"/>
    <w:rsid w:val="00A12923"/>
    <w:rsid w:val="00A34FA8"/>
    <w:rsid w:val="00A4620D"/>
    <w:rsid w:val="00A50E23"/>
    <w:rsid w:val="00A952DC"/>
    <w:rsid w:val="00B37D72"/>
    <w:rsid w:val="00B510E9"/>
    <w:rsid w:val="00B551C6"/>
    <w:rsid w:val="00B70D84"/>
    <w:rsid w:val="00BA1AA0"/>
    <w:rsid w:val="00BB4DCC"/>
    <w:rsid w:val="00BC0C54"/>
    <w:rsid w:val="00BE5B6B"/>
    <w:rsid w:val="00BF336D"/>
    <w:rsid w:val="00BF57AD"/>
    <w:rsid w:val="00C017A9"/>
    <w:rsid w:val="00C03051"/>
    <w:rsid w:val="00C23A60"/>
    <w:rsid w:val="00C42410"/>
    <w:rsid w:val="00C43E68"/>
    <w:rsid w:val="00C45F7E"/>
    <w:rsid w:val="00C67A19"/>
    <w:rsid w:val="00C772A4"/>
    <w:rsid w:val="00C814F4"/>
    <w:rsid w:val="00CB15D5"/>
    <w:rsid w:val="00CD1ABB"/>
    <w:rsid w:val="00CE2845"/>
    <w:rsid w:val="00CF066A"/>
    <w:rsid w:val="00D111E1"/>
    <w:rsid w:val="00D42E0C"/>
    <w:rsid w:val="00D57425"/>
    <w:rsid w:val="00D72111"/>
    <w:rsid w:val="00D80E4D"/>
    <w:rsid w:val="00DB0BFC"/>
    <w:rsid w:val="00DB4538"/>
    <w:rsid w:val="00DC18B8"/>
    <w:rsid w:val="00DD19C6"/>
    <w:rsid w:val="00DD4507"/>
    <w:rsid w:val="00DE60DD"/>
    <w:rsid w:val="00E643C2"/>
    <w:rsid w:val="00EA0438"/>
    <w:rsid w:val="00EC3709"/>
    <w:rsid w:val="00EF4C04"/>
    <w:rsid w:val="00F249F1"/>
    <w:rsid w:val="00F40312"/>
    <w:rsid w:val="00F518D4"/>
    <w:rsid w:val="00F648BC"/>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14016-3617-6A46-B395-2213B2BC7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TotalTime>
  <Pages>25</Pages>
  <Words>26446</Words>
  <Characters>150745</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40</cp:revision>
  <dcterms:created xsi:type="dcterms:W3CDTF">2019-12-02T15:26:00Z</dcterms:created>
  <dcterms:modified xsi:type="dcterms:W3CDTF">2020-03-0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